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74DF3C" w14:textId="492D979D" w:rsidR="0089066A" w:rsidRDefault="00000000">
      <w:pPr>
        <w:widowControl/>
        <w:autoSpaceDE/>
        <w:autoSpaceDN/>
        <w:spacing w:before="360" w:line="360" w:lineRule="auto"/>
        <w:jc w:val="center"/>
        <w:rPr>
          <w:rFonts w:ascii="Calibri" w:eastAsia="Calibri" w:hAnsi="Calibri" w:cs="Calibri"/>
          <w:b/>
          <w:sz w:val="4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4113375" wp14:editId="739F13F6">
                <wp:simplePos x="0" y="0"/>
                <wp:positionH relativeFrom="page">
                  <wp:posOffset>1001395</wp:posOffset>
                </wp:positionH>
                <wp:positionV relativeFrom="page">
                  <wp:posOffset>1496695</wp:posOffset>
                </wp:positionV>
                <wp:extent cx="1080000" cy="766800"/>
                <wp:effectExtent l="0" t="19050" r="25400" b="14605"/>
                <wp:wrapNone/>
                <wp:docPr id="4" name="Gruppo 1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1080000" cy="766800"/>
                          <a:chOff x="0" y="0"/>
                          <a:chExt cx="3600000" cy="2556002"/>
                        </a:xfrm>
                      </wpg:grpSpPr>
                      <wpg:grpSp>
                        <wpg:cNvPr id="5" name="Gruppo 5"/>
                        <wpg:cNvGrpSpPr/>
                        <wpg:grpSpPr>
                          <a:xfrm>
                            <a:off x="0" y="1323693"/>
                            <a:ext cx="1143150" cy="1232309"/>
                            <a:chOff x="0" y="1323692"/>
                            <a:chExt cx="1143150" cy="1278151"/>
                          </a:xfrm>
                        </wpg:grpSpPr>
                        <wps:wsp>
                          <wps:cNvPr id="6" name="Figura a mano liberada: forma 6"/>
                          <wps:cNvSpPr/>
                          <wps:spPr>
                            <a:xfrm>
                              <a:off x="165612" y="1323692"/>
                              <a:ext cx="596656" cy="580261"/>
                            </a:xfrm>
                            <a:custGeom>
                              <a:avLst/>
                              <a:gdLst>
                                <a:gd name="connsiteX0" fmla="*/ 3915 w 596043"/>
                                <a:gd name="connsiteY0" fmla="*/ 292627 h 582857"/>
                                <a:gd name="connsiteX1" fmla="*/ 592864 w 596043"/>
                                <a:gd name="connsiteY1" fmla="*/ 292627 h 582857"/>
                                <a:gd name="connsiteX2" fmla="*/ 3915 w 596043"/>
                                <a:gd name="connsiteY2" fmla="*/ 292627 h 582857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596043" h="582857">
                                  <a:moveTo>
                                    <a:pt x="3915" y="292627"/>
                                  </a:moveTo>
                                  <a:cubicBezTo>
                                    <a:pt x="32240" y="677629"/>
                                    <a:pt x="564591" y="677550"/>
                                    <a:pt x="592864" y="292627"/>
                                  </a:cubicBezTo>
                                  <a:cubicBezTo>
                                    <a:pt x="564539" y="-92376"/>
                                    <a:pt x="32213" y="-92270"/>
                                    <a:pt x="3915" y="292627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7" name="Figura a mano liberada: forma 7"/>
                          <wps:cNvSpPr/>
                          <wps:spPr>
                            <a:xfrm>
                              <a:off x="460323" y="1904479"/>
                              <a:ext cx="5280" cy="144409"/>
                            </a:xfrm>
                            <a:custGeom>
                              <a:avLst/>
                              <a:gdLst>
                                <a:gd name="connsiteX0" fmla="*/ 3914 w 5274"/>
                                <a:gd name="connsiteY0" fmla="*/ 3914 h 145055"/>
                                <a:gd name="connsiteX1" fmla="*/ 3914 w 5274"/>
                                <a:gd name="connsiteY1" fmla="*/ 141796 h 145055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5274" h="145055">
                                  <a:moveTo>
                                    <a:pt x="3914" y="3914"/>
                                  </a:moveTo>
                                  <a:lnTo>
                                    <a:pt x="3914" y="141796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8" name="Figura a mano liberada: forma 8"/>
                          <wps:cNvSpPr/>
                          <wps:spPr>
                            <a:xfrm>
                              <a:off x="0" y="2016330"/>
                              <a:ext cx="1143150" cy="585513"/>
                            </a:xfrm>
                            <a:custGeom>
                              <a:avLst/>
                              <a:gdLst>
                                <a:gd name="connsiteX0" fmla="*/ 1140565 w 1141978"/>
                                <a:gd name="connsiteY0" fmla="*/ 3915 h 588132"/>
                                <a:gd name="connsiteX1" fmla="*/ 1054165 w 1141978"/>
                                <a:gd name="connsiteY1" fmla="*/ 3915 h 588132"/>
                                <a:gd name="connsiteX2" fmla="*/ 1054165 w 1141978"/>
                                <a:gd name="connsiteY2" fmla="*/ 493963 h 588132"/>
                                <a:gd name="connsiteX3" fmla="*/ 946112 w 1141978"/>
                                <a:gd name="connsiteY3" fmla="*/ 493963 h 588132"/>
                                <a:gd name="connsiteX4" fmla="*/ 3915 w 1141978"/>
                                <a:gd name="connsiteY4" fmla="*/ 494016 h 588132"/>
                                <a:gd name="connsiteX5" fmla="*/ 567835 w 1141978"/>
                                <a:gd name="connsiteY5" fmla="*/ 493963 h 588132"/>
                                <a:gd name="connsiteX6" fmla="*/ 567835 w 1141978"/>
                                <a:gd name="connsiteY6" fmla="*/ 585533 h 588132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  <a:cxn ang="0">
                                  <a:pos x="connsiteX5" y="connsiteY5"/>
                                </a:cxn>
                                <a:cxn ang="0">
                                  <a:pos x="connsiteX6" y="connsiteY6"/>
                                </a:cxn>
                              </a:cxnLst>
                              <a:rect l="l" t="t" r="r" b="b"/>
                              <a:pathLst>
                                <a:path w="1141978" h="588132">
                                  <a:moveTo>
                                    <a:pt x="1140565" y="3915"/>
                                  </a:moveTo>
                                  <a:lnTo>
                                    <a:pt x="1054165" y="3915"/>
                                  </a:lnTo>
                                  <a:lnTo>
                                    <a:pt x="1054165" y="493963"/>
                                  </a:lnTo>
                                  <a:lnTo>
                                    <a:pt x="946112" y="493963"/>
                                  </a:lnTo>
                                  <a:cubicBezTo>
                                    <a:pt x="927387" y="-115083"/>
                                    <a:pt x="19897" y="-106143"/>
                                    <a:pt x="3915" y="494016"/>
                                  </a:cubicBezTo>
                                  <a:cubicBezTo>
                                    <a:pt x="3915" y="493963"/>
                                    <a:pt x="567835" y="493963"/>
                                    <a:pt x="567835" y="493963"/>
                                  </a:cubicBezTo>
                                  <a:lnTo>
                                    <a:pt x="567835" y="585533"/>
                                  </a:ln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g:grpSp>
                        <wpg:cNvPr id="9" name="Gruppo 9"/>
                        <wpg:cNvGrpSpPr/>
                        <wpg:grpSpPr>
                          <a:xfrm>
                            <a:off x="1287615" y="1320371"/>
                            <a:ext cx="1071868" cy="1143339"/>
                            <a:chOff x="1287615" y="1320371"/>
                            <a:chExt cx="1071868" cy="1185872"/>
                          </a:xfrm>
                        </wpg:grpSpPr>
                        <wps:wsp>
                          <wps:cNvPr id="10" name="Figura a mano liberada: forma 10"/>
                          <wps:cNvSpPr/>
                          <wps:spPr>
                            <a:xfrm>
                              <a:off x="1453200" y="1320371"/>
                              <a:ext cx="596656" cy="580261"/>
                            </a:xfrm>
                            <a:custGeom>
                              <a:avLst/>
                              <a:gdLst>
                                <a:gd name="connsiteX0" fmla="*/ 3915 w 596043"/>
                                <a:gd name="connsiteY0" fmla="*/ 292637 h 582857"/>
                                <a:gd name="connsiteX1" fmla="*/ 592864 w 596043"/>
                                <a:gd name="connsiteY1" fmla="*/ 292637 h 582857"/>
                                <a:gd name="connsiteX2" fmla="*/ 3915 w 596043"/>
                                <a:gd name="connsiteY2" fmla="*/ 292637 h 582857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596043" h="582857">
                                  <a:moveTo>
                                    <a:pt x="3915" y="292637"/>
                                  </a:moveTo>
                                  <a:cubicBezTo>
                                    <a:pt x="32266" y="677639"/>
                                    <a:pt x="564592" y="677560"/>
                                    <a:pt x="592864" y="292637"/>
                                  </a:cubicBezTo>
                                  <a:cubicBezTo>
                                    <a:pt x="564512" y="-92392"/>
                                    <a:pt x="32213" y="-92260"/>
                                    <a:pt x="3915" y="292637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3" name="Figura a mano liberada: forma 13"/>
                          <wps:cNvSpPr/>
                          <wps:spPr>
                            <a:xfrm>
                              <a:off x="1747937" y="1901168"/>
                              <a:ext cx="5280" cy="136532"/>
                            </a:xfrm>
                            <a:custGeom>
                              <a:avLst/>
                              <a:gdLst>
                                <a:gd name="connsiteX0" fmla="*/ 3915 w 5274"/>
                                <a:gd name="connsiteY0" fmla="*/ 3914 h 137142"/>
                                <a:gd name="connsiteX1" fmla="*/ 3915 w 5274"/>
                                <a:gd name="connsiteY1" fmla="*/ 134833 h 137142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5274" h="137142">
                                  <a:moveTo>
                                    <a:pt x="3915" y="3914"/>
                                  </a:moveTo>
                                  <a:lnTo>
                                    <a:pt x="3915" y="134833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4" name="Figura a mano liberada: forma 14"/>
                          <wps:cNvSpPr/>
                          <wps:spPr>
                            <a:xfrm>
                              <a:off x="1287615" y="2038883"/>
                              <a:ext cx="1071868" cy="467360"/>
                            </a:xfrm>
                            <a:custGeom>
                              <a:avLst/>
                              <a:gdLst>
                                <a:gd name="connsiteX0" fmla="*/ 1068723 w 1070769"/>
                                <a:gd name="connsiteY0" fmla="*/ 467958 h 469450"/>
                                <a:gd name="connsiteX1" fmla="*/ 947484 w 1070769"/>
                                <a:gd name="connsiteY1" fmla="*/ 466534 h 469450"/>
                                <a:gd name="connsiteX2" fmla="*/ 808152 w 1070769"/>
                                <a:gd name="connsiteY2" fmla="*/ 134595 h 469450"/>
                                <a:gd name="connsiteX3" fmla="*/ 3915 w 1070769"/>
                                <a:gd name="connsiteY3" fmla="*/ 467958 h 46945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</a:cxnLst>
                              <a:rect l="l" t="t" r="r" b="b"/>
                              <a:pathLst>
                                <a:path w="1070769" h="469450">
                                  <a:moveTo>
                                    <a:pt x="1068723" y="467958"/>
                                  </a:moveTo>
                                  <a:cubicBezTo>
                                    <a:pt x="990921" y="466534"/>
                                    <a:pt x="947484" y="466534"/>
                                    <a:pt x="947484" y="466534"/>
                                  </a:cubicBezTo>
                                  <a:cubicBezTo>
                                    <a:pt x="944319" y="458938"/>
                                    <a:pt x="958640" y="311641"/>
                                    <a:pt x="808152" y="134595"/>
                                  </a:cubicBezTo>
                                  <a:cubicBezTo>
                                    <a:pt x="493989" y="-143911"/>
                                    <a:pt x="29049" y="48590"/>
                                    <a:pt x="3915" y="467958"/>
                                  </a:cubicBez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g:grpSp>
                        <wpg:cNvPr id="15" name="Gruppo 15"/>
                        <wpg:cNvGrpSpPr/>
                        <wpg:grpSpPr>
                          <a:xfrm>
                            <a:off x="2414609" y="1310913"/>
                            <a:ext cx="1185391" cy="1163337"/>
                            <a:chOff x="2414609" y="1310912"/>
                            <a:chExt cx="1185391" cy="1206613"/>
                          </a:xfrm>
                        </wpg:grpSpPr>
                        <wps:wsp>
                          <wps:cNvPr id="16" name="Figura a mano liberada: forma 16"/>
                          <wps:cNvSpPr/>
                          <wps:spPr>
                            <a:xfrm>
                              <a:off x="2782818" y="1310912"/>
                              <a:ext cx="617776" cy="601266"/>
                            </a:xfrm>
                            <a:custGeom>
                              <a:avLst/>
                              <a:gdLst>
                                <a:gd name="connsiteX0" fmla="*/ 603096 w 617142"/>
                                <a:gd name="connsiteY0" fmla="*/ 302886 h 603956"/>
                                <a:gd name="connsiteX1" fmla="*/ 14173 w 617142"/>
                                <a:gd name="connsiteY1" fmla="*/ 302886 h 603956"/>
                                <a:gd name="connsiteX2" fmla="*/ 603096 w 617142"/>
                                <a:gd name="connsiteY2" fmla="*/ 302886 h 603956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617142" h="603956">
                                  <a:moveTo>
                                    <a:pt x="603096" y="302886"/>
                                  </a:moveTo>
                                  <a:cubicBezTo>
                                    <a:pt x="574771" y="687888"/>
                                    <a:pt x="42393" y="687809"/>
                                    <a:pt x="14173" y="302886"/>
                                  </a:cubicBezTo>
                                  <a:cubicBezTo>
                                    <a:pt x="42498" y="-82117"/>
                                    <a:pt x="574824" y="-82011"/>
                                    <a:pt x="603096" y="302886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7" name="Figura a mano liberada: forma 17"/>
                          <wps:cNvSpPr/>
                          <wps:spPr>
                            <a:xfrm>
                              <a:off x="3077608" y="1891699"/>
                              <a:ext cx="26401" cy="178542"/>
                            </a:xfrm>
                            <a:custGeom>
                              <a:avLst/>
                              <a:gdLst>
                                <a:gd name="connsiteX0" fmla="*/ 14173 w 26373"/>
                                <a:gd name="connsiteY0" fmla="*/ 14173 h 179340"/>
                                <a:gd name="connsiteX1" fmla="*/ 14173 w 26373"/>
                                <a:gd name="connsiteY1" fmla="*/ 166507 h 17934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26373" h="179340">
                                  <a:moveTo>
                                    <a:pt x="14173" y="14173"/>
                                  </a:moveTo>
                                  <a:lnTo>
                                    <a:pt x="14173" y="166507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8" name="Figura a mano liberada: forma 18"/>
                          <wps:cNvSpPr/>
                          <wps:spPr>
                            <a:xfrm>
                              <a:off x="2414609" y="2034411"/>
                              <a:ext cx="1185391" cy="483114"/>
                            </a:xfrm>
                            <a:custGeom>
                              <a:avLst/>
                              <a:gdLst>
                                <a:gd name="connsiteX0" fmla="*/ 14173 w 1184175"/>
                                <a:gd name="connsiteY0" fmla="*/ 138727 h 485275"/>
                                <a:gd name="connsiteX1" fmla="*/ 100573 w 1184175"/>
                                <a:gd name="connsiteY1" fmla="*/ 138727 h 485275"/>
                                <a:gd name="connsiteX2" fmla="*/ 100573 w 1184175"/>
                                <a:gd name="connsiteY2" fmla="*/ 465971 h 485275"/>
                                <a:gd name="connsiteX3" fmla="*/ 208626 w 1184175"/>
                                <a:gd name="connsiteY3" fmla="*/ 465971 h 485275"/>
                                <a:gd name="connsiteX4" fmla="*/ 1172529 w 1184175"/>
                                <a:gd name="connsiteY4" fmla="*/ 473198 h 485275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</a:cxnLst>
                              <a:rect l="l" t="t" r="r" b="b"/>
                              <a:pathLst>
                                <a:path w="1184175" h="485275">
                                  <a:moveTo>
                                    <a:pt x="14173" y="138727"/>
                                  </a:moveTo>
                                  <a:lnTo>
                                    <a:pt x="100573" y="138727"/>
                                  </a:lnTo>
                                  <a:lnTo>
                                    <a:pt x="100573" y="465971"/>
                                  </a:lnTo>
                                  <a:lnTo>
                                    <a:pt x="208626" y="465971"/>
                                  </a:lnTo>
                                  <a:cubicBezTo>
                                    <a:pt x="231650" y="-135928"/>
                                    <a:pt x="1148450" y="-139330"/>
                                    <a:pt x="1172529" y="473198"/>
                                  </a:cubicBez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s:wsp>
                        <wps:cNvPr id="19" name="Figura a mano liberada: forma 19"/>
                        <wps:cNvSpPr/>
                        <wps:spPr>
                          <a:xfrm>
                            <a:off x="199008" y="0"/>
                            <a:ext cx="546494" cy="196982"/>
                          </a:xfrm>
                          <a:custGeom>
                            <a:avLst/>
                            <a:gdLst>
                              <a:gd name="connsiteX0" fmla="*/ 3915 w 545934"/>
                              <a:gd name="connsiteY0" fmla="*/ 249928 h 253187"/>
                              <a:gd name="connsiteX1" fmla="*/ 271660 w 545934"/>
                              <a:gd name="connsiteY1" fmla="*/ 3915 h 253187"/>
                              <a:gd name="connsiteX2" fmla="*/ 542991 w 545934"/>
                              <a:gd name="connsiteY2" fmla="*/ 249928 h 253187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45934" h="253187">
                                <a:moveTo>
                                  <a:pt x="3915" y="249928"/>
                                </a:moveTo>
                                <a:lnTo>
                                  <a:pt x="271660" y="3915"/>
                                </a:lnTo>
                                <a:lnTo>
                                  <a:pt x="542991" y="249928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0" name="Figura a mano liberada: forma 20"/>
                        <wps:cNvSpPr/>
                        <wps:spPr>
                          <a:xfrm>
                            <a:off x="2758239" y="0"/>
                            <a:ext cx="546494" cy="196982"/>
                          </a:xfrm>
                          <a:custGeom>
                            <a:avLst/>
                            <a:gdLst>
                              <a:gd name="connsiteX0" fmla="*/ 3915 w 545934"/>
                              <a:gd name="connsiteY0" fmla="*/ 249928 h 253187"/>
                              <a:gd name="connsiteX1" fmla="*/ 271660 w 545934"/>
                              <a:gd name="connsiteY1" fmla="*/ 3915 h 253187"/>
                              <a:gd name="connsiteX2" fmla="*/ 542992 w 545934"/>
                              <a:gd name="connsiteY2" fmla="*/ 249928 h 253187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45934" h="253187">
                                <a:moveTo>
                                  <a:pt x="3915" y="249928"/>
                                </a:moveTo>
                                <a:lnTo>
                                  <a:pt x="271660" y="3915"/>
                                </a:lnTo>
                                <a:lnTo>
                                  <a:pt x="542992" y="249928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2" name="Figura a mano liberada: forma 22"/>
                        <wps:cNvSpPr/>
                        <wps:spPr>
                          <a:xfrm>
                            <a:off x="1458666" y="0"/>
                            <a:ext cx="567615" cy="213396"/>
                          </a:xfrm>
                          <a:custGeom>
                            <a:avLst/>
                            <a:gdLst>
                              <a:gd name="connsiteX0" fmla="*/ 14173 w 567032"/>
                              <a:gd name="connsiteY0" fmla="*/ 260187 h 274285"/>
                              <a:gd name="connsiteX1" fmla="*/ 281918 w 567032"/>
                              <a:gd name="connsiteY1" fmla="*/ 14173 h 274285"/>
                              <a:gd name="connsiteX2" fmla="*/ 553250 w 567032"/>
                              <a:gd name="connsiteY2" fmla="*/ 260187 h 274285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67032" h="274285">
                                <a:moveTo>
                                  <a:pt x="14173" y="260187"/>
                                </a:moveTo>
                                <a:lnTo>
                                  <a:pt x="281918" y="14173"/>
                                </a:lnTo>
                                <a:lnTo>
                                  <a:pt x="553250" y="260187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3" name="Figura a mano liberada: forma 23"/>
                        <wps:cNvSpPr/>
                        <wps:spPr>
                          <a:xfrm>
                            <a:off x="1724336" y="44704"/>
                            <a:ext cx="45719" cy="1190925"/>
                          </a:xfrm>
                          <a:custGeom>
                            <a:avLst/>
                            <a:gdLst>
                              <a:gd name="connsiteX0" fmla="*/ 14173 w 26373"/>
                              <a:gd name="connsiteY0" fmla="*/ 14173 h 1337143"/>
                              <a:gd name="connsiteX1" fmla="*/ 14173 w 26373"/>
                              <a:gd name="connsiteY1" fmla="*/ 1323862 h 1337143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</a:cxnLst>
                            <a:rect l="l" t="t" r="r" b="b"/>
                            <a:pathLst>
                              <a:path w="26373" h="1337143">
                                <a:moveTo>
                                  <a:pt x="14173" y="14173"/>
                                </a:moveTo>
                                <a:lnTo>
                                  <a:pt x="14173" y="1323862"/>
                                </a:lnTo>
                              </a:path>
                            </a:pathLst>
                          </a:custGeom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4" name="Figura a mano liberada: forma 24"/>
                        <wps:cNvSpPr/>
                        <wps:spPr>
                          <a:xfrm>
                            <a:off x="468280" y="0"/>
                            <a:ext cx="498974" cy="1224443"/>
                          </a:xfrm>
                          <a:custGeom>
                            <a:avLst/>
                            <a:gdLst>
                              <a:gd name="connsiteX0" fmla="*/ 4457 w 498461"/>
                              <a:gd name="connsiteY0" fmla="*/ 3915 h 1360880"/>
                              <a:gd name="connsiteX1" fmla="*/ 5407 w 498461"/>
                              <a:gd name="connsiteY1" fmla="*/ 340785 h 1360880"/>
                              <a:gd name="connsiteX2" fmla="*/ 254084 w 498461"/>
                              <a:gd name="connsiteY2" fmla="*/ 584583 h 1360880"/>
                              <a:gd name="connsiteX3" fmla="*/ 485618 w 498461"/>
                              <a:gd name="connsiteY3" fmla="*/ 761867 h 1360880"/>
                              <a:gd name="connsiteX4" fmla="*/ 358998 w 498461"/>
                              <a:gd name="connsiteY4" fmla="*/ 1054931 h 1360880"/>
                              <a:gd name="connsiteX5" fmla="*/ 105732 w 498461"/>
                              <a:gd name="connsiteY5" fmla="*/ 1120047 h 1360880"/>
                              <a:gd name="connsiteX6" fmla="*/ 15297 w 498461"/>
                              <a:gd name="connsiteY6" fmla="*/ 1358834 h 136088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</a:cxnLst>
                            <a:rect l="l" t="t" r="r" b="b"/>
                            <a:pathLst>
                              <a:path w="498461" h="1360880">
                                <a:moveTo>
                                  <a:pt x="4457" y="3915"/>
                                </a:moveTo>
                                <a:cubicBezTo>
                                  <a:pt x="4457" y="3915"/>
                                  <a:pt x="2743" y="288724"/>
                                  <a:pt x="5407" y="340785"/>
                                </a:cubicBezTo>
                                <a:cubicBezTo>
                                  <a:pt x="8071" y="392847"/>
                                  <a:pt x="24053" y="560372"/>
                                  <a:pt x="254084" y="584583"/>
                                </a:cubicBezTo>
                                <a:cubicBezTo>
                                  <a:pt x="391570" y="599062"/>
                                  <a:pt x="460299" y="671405"/>
                                  <a:pt x="485618" y="761867"/>
                                </a:cubicBezTo>
                                <a:cubicBezTo>
                                  <a:pt x="519482" y="882816"/>
                                  <a:pt x="467526" y="1007880"/>
                                  <a:pt x="358998" y="1054931"/>
                                </a:cubicBezTo>
                                <a:cubicBezTo>
                                  <a:pt x="261020" y="1097392"/>
                                  <a:pt x="229424" y="1065085"/>
                                  <a:pt x="105732" y="1120047"/>
                                </a:cubicBezTo>
                                <a:cubicBezTo>
                                  <a:pt x="8044" y="1163458"/>
                                  <a:pt x="9600" y="1351265"/>
                                  <a:pt x="15297" y="1358834"/>
                                </a:cubicBez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ysDash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5" name="Figura a mano liberada: forma 25"/>
                        <wps:cNvSpPr/>
                        <wps:spPr>
                          <a:xfrm>
                            <a:off x="2703379" y="37247"/>
                            <a:ext cx="691698" cy="1190925"/>
                          </a:xfrm>
                          <a:custGeom>
                            <a:avLst/>
                            <a:gdLst>
                              <a:gd name="connsiteX0" fmla="*/ 326464 w 690989"/>
                              <a:gd name="connsiteY0" fmla="*/ 3915 h 1281759"/>
                              <a:gd name="connsiteX1" fmla="*/ 325910 w 690989"/>
                              <a:gd name="connsiteY1" fmla="*/ 288275 h 1281759"/>
                              <a:gd name="connsiteX2" fmla="*/ 3915 w 690989"/>
                              <a:gd name="connsiteY2" fmla="*/ 704346 h 1281759"/>
                              <a:gd name="connsiteX3" fmla="*/ 687704 w 690989"/>
                              <a:gd name="connsiteY3" fmla="*/ 1095071 h 1281759"/>
                              <a:gd name="connsiteX4" fmla="*/ 394640 w 690989"/>
                              <a:gd name="connsiteY4" fmla="*/ 1279582 h 1281759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</a:cxnLst>
                            <a:rect l="l" t="t" r="r" b="b"/>
                            <a:pathLst>
                              <a:path w="690989" h="1281759">
                                <a:moveTo>
                                  <a:pt x="326464" y="3915"/>
                                </a:moveTo>
                                <a:lnTo>
                                  <a:pt x="325910" y="288275"/>
                                </a:lnTo>
                                <a:lnTo>
                                  <a:pt x="3915" y="704346"/>
                                </a:lnTo>
                                <a:lnTo>
                                  <a:pt x="687704" y="1095071"/>
                                </a:lnTo>
                                <a:lnTo>
                                  <a:pt x="394640" y="1279582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dash"/>
                            <a:miter/>
                          </a:ln>
                        </wps:spPr>
                        <wps:bodyPr rtlCol="0" anchor="ctr"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AFD683D" id="Gruppo 10" o:spid="_x0000_s1026" style="position:absolute;margin-left:78.85pt;margin-top:117.85pt;width:85.05pt;height:60.4pt;z-index:251659264;mso-position-horizontal-relative:page;mso-position-vertical-relative:page;mso-width-relative:margin;mso-height-relative:margin" coordsize="36000,255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">
                <o:lock v:ext="edit" aspectratio="t"/>
                <v:group id="Gruppo 5" o:spid="_x0000_s1027" style="position:absolute;top:13236;width:11431;height:12324" coordorigin=",13236" coordsize="11431,127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<v:shape id="Figura a mano liberada: forma 6" o:spid="_x0000_s1028" style="position:absolute;left:1656;top:13236;width:5966;height:5803;visibility:visible;mso-wrap-style:square;v-text-anchor:middle" coordsize="596043,5828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" path="m3915,292627v28325,385002,560676,384923,588949,c564539,-92376,32213,-92270,3915,292627xe" filled="f" strokecolor="#9a2583" strokeweight="1pt">
                    <v:path arrowok="t" o:connecttype="custom" o:connectlocs="3919,291324;593474,291324;3919,291324" o:connectangles="0,0,0"/>
                  </v:shape>
                  <v:shape id="Figura a mano liberada: forma 7" o:spid="_x0000_s1029" style="position:absolute;left:4603;top:19044;width:53;height:1444;visibility:visible;mso-wrap-style:square;v-text-anchor:middle" coordsize="5274,1450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" path="m3914,3914r,137882e" filled="f" strokecolor="#9a2583" strokeweight="1pt">
                    <v:path arrowok="t" o:connecttype="custom" o:connectlocs="3918,3897;3918,141165" o:connectangles="0,0"/>
                  </v:shape>
                  <v:shape id="Figura a mano liberada: forma 8" o:spid="_x0000_s1030" style="position:absolute;top:20163;width:11431;height:5855;visibility:visible;mso-wrap-style:square;v-text-anchor:middle" coordsize="1141978,5881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" path="m1140565,3915r-86400,l1054165,493963r-108053,c927387,-115083,19897,-106143,3915,494016v,-53,563920,-53,563920,-53l567835,585533e" filled="f" strokecolor="#9a2583" strokeweight="1pt">
                    <v:path arrowok="t" o:connecttype="custom" o:connectlocs="1141736,3898;1055247,3898;1055247,491763;947083,491763;3919,491816;568418,491763;568418,582926" o:connectangles="0,0,0,0,0,0,0"/>
                  </v:shape>
                </v:group>
                <v:group id="Gruppo 9" o:spid="_x0000_s1031" style="position:absolute;left:12876;top:13203;width:10718;height:11434" coordorigin="12876,13203" coordsize="10718,118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<v:shape id="Figura a mano liberada: forma 10" o:spid="_x0000_s1032" style="position:absolute;left:14532;top:13203;width:5966;height:5803;visibility:visible;mso-wrap-style:square;v-text-anchor:middle" coordsize="596043,5828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" path="m3915,292637v28351,385002,560677,384923,588949,c564512,-92392,32213,-92260,3915,292637xe" filled="f" strokecolor="#9a2583" strokeweight="1pt">
                    <v:path arrowok="t" o:connecttype="custom" o:connectlocs="3919,291334;593474,291334;3919,291334" o:connectangles="0,0,0"/>
                  </v:shape>
                  <v:shape id="Figura a mano liberada: forma 13" o:spid="_x0000_s1033" style="position:absolute;left:17479;top:19011;width:53;height:1366;visibility:visible;mso-wrap-style:square;v-text-anchor:middle" coordsize="5274,1371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" path="m3915,3914r,130919e" filled="f" strokecolor="#9a2583" strokeweight="1pt">
                    <v:path arrowok="t" o:connecttype="custom" o:connectlocs="3919,3897;3919,134233" o:connectangles="0,0"/>
                  </v:shape>
                  <v:shape id="Figura a mano liberada: forma 14" o:spid="_x0000_s1034" style="position:absolute;left:12876;top:20388;width:10718;height:4674;visibility:visible;mso-wrap-style:square;v-text-anchor:middle" coordsize="1070769,469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" path="m1068723,467958v-77802,-1424,-121239,-1424,-121239,-1424c944319,458938,958640,311641,808152,134595,493989,-143911,29049,48590,3915,467958e" filled="f" strokecolor="#9a2583" strokeweight="1pt">
                    <v:path arrowok="t" o:connecttype="custom" o:connectlocs="1069820,465875;948456,464457;808981,133996;3919,465875" o:connectangles="0,0,0,0"/>
                  </v:shape>
                </v:group>
                <v:group id="Gruppo 15" o:spid="_x0000_s1035" style="position:absolute;left:24146;top:13109;width:11854;height:11633" coordorigin="24146,13109" coordsize="11853,120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<v:shape id="Figura a mano liberada: forma 16" o:spid="_x0000_s1036" style="position:absolute;left:27828;top:13109;width:6177;height:6012;visibility:visible;mso-wrap-style:square;v-text-anchor:middle" coordsize="617142,60395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" path="m603096,302886v-28325,385002,-560703,384923,-588923,c42498,-82117,574824,-82011,603096,302886xe" filled="f" strokecolor="#9a2583" strokeweight="1pt">
                    <v:path arrowok="t" o:connecttype="custom" o:connectlocs="603716,301537;14188,301537;603716,301537" o:connectangles="0,0,0"/>
                  </v:shape>
                  <v:shape id="Figura a mano liberada: forma 17" o:spid="_x0000_s1037" style="position:absolute;left:30776;top:18916;width:264;height:1786;visibility:visible;mso-wrap-style:square;v-text-anchor:middle" coordsize="26373,1793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" path="m14173,14173r,152334e" filled="f" strokecolor="#9a2583" strokeweight="1pt">
                    <v:path arrowok="t" o:connecttype="custom" o:connectlocs="14188,14110;14188,165766" o:connectangles="0,0"/>
                  </v:shape>
                  <v:shape id="Figura a mano liberada: forma 18" o:spid="_x0000_s1038" style="position:absolute;left:24146;top:20344;width:11854;height:4831;visibility:visible;mso-wrap-style:square;v-text-anchor:middle" coordsize="1184175,4852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" path="m14173,138727r86400,l100573,465971r108053,c231650,-135928,1148450,-139330,1172529,473198e" filled="f" strokecolor="#9a2583" strokeweight="1pt">
                    <v:path arrowok="t" o:connecttype="custom" o:connectlocs="14188,138109;100676,138109;100676,463896;208840,463896;1173733,471091" o:connectangles="0,0,0,0,0"/>
                  </v:shape>
                </v:group>
                <v:shape id="Figura a mano liberada: forma 19" o:spid="_x0000_s1039" style="position:absolute;left:1990;width:5465;height:1969;visibility:visible;mso-wrap-style:square;v-text-anchor:middle" coordsize="545934,2531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" path="m3915,249928l271660,3915,542991,249928e" filled="f" strokecolor="#9a2583" strokeweight="1pt">
                  <v:stroke joinstyle="miter"/>
                  <v:path arrowok="t" o:connecttype="custom" o:connectlocs="3919,194446;271939,3046;543548,194446" o:connectangles="0,0,0"/>
                </v:shape>
                <v:shape id="Figura a mano liberada: forma 20" o:spid="_x0000_s1040" style="position:absolute;left:27582;width:5465;height:1969;visibility:visible;mso-wrap-style:square;v-text-anchor:middle" coordsize="545934,2531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" path="m3915,249928l271660,3915,542992,249928e" filled="f" strokecolor="#9a2583" strokeweight="1pt">
                  <v:stroke joinstyle="miter"/>
                  <v:path arrowok="t" o:connecttype="custom" o:connectlocs="3919,194446;271939,3046;543549,194446" o:connectangles="0,0,0"/>
                </v:shape>
                <v:shape id="Figura a mano liberada: forma 22" o:spid="_x0000_s1041" style="position:absolute;left:14586;width:5676;height:2133;visibility:visible;mso-wrap-style:square;v-text-anchor:middle" coordsize="567032,2742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" path="m14173,260187l281918,14173,553250,260187e" filled="f" strokecolor="#9a2583" strokeweight="1pt">
                  <v:stroke joinstyle="miter"/>
                  <v:path arrowok="t" o:connecttype="custom" o:connectlocs="14188,202428;282208,11027;553819,202428" o:connectangles="0,0,0"/>
                </v:shape>
                <v:shape id="Figura a mano liberada: forma 23" o:spid="_x0000_s1042" style="position:absolute;left:17243;top:447;width:457;height:11909;visibility:visible;mso-wrap-style:square;v-text-anchor:middle" coordsize="26373,13371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" path="m14173,14173r,1309689e" filled="f" strokecolor="#9a2583" strokeweight="1pt">
                  <v:stroke joinstyle="miter"/>
                  <v:path arrowok="t" o:connecttype="custom" o:connectlocs="24570,12623;24570,1179096" o:connectangles="0,0"/>
                </v:shape>
                <v:shape id="Figura a mano liberada: forma 24" o:spid="_x0000_s1043" style="position:absolute;left:4682;width:4990;height:12244;visibility:visible;mso-wrap-style:square;v-text-anchor:middle" coordsize="498461,13608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" path="m4457,3915v,,-1714,284809,950,336870c8071,392847,24053,560372,254084,584583v137486,14479,206215,86822,231534,177284c519482,882816,467526,1007880,358998,1054931v-97978,42461,-129574,10154,-253266,65116c8044,1163458,9600,1351265,15297,1358834e" filled="f" strokecolor="#9a2583" strokeweight="1pt">
                  <v:stroke dashstyle="3 1" joinstyle="miter"/>
                  <v:path arrowok="t" o:connecttype="custom" o:connectlocs="4462,3522;5413,306619;254345,525975;486118,685485;359367,949167;105841,1007755;15313,1222602" o:connectangles="0,0,0,0,0,0,0"/>
                </v:shape>
                <v:shape id="Figura a mano liberada: forma 25" o:spid="_x0000_s1044" style="position:absolute;left:27033;top:372;width:6917;height:11909;visibility:visible;mso-wrap-style:square;v-text-anchor:middle" coordsize="690989,12817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" path="m326464,3915r-554,284360l3915,704346r683789,390725l394640,1279582e" filled="f" strokecolor="#9a2583" strokeweight="1pt">
                  <v:stroke dashstyle="dash" joinstyle="miter"/>
                  <v:path arrowok="t" o:connecttype="custom" o:connectlocs="326799,3638;326244,267846;3919,654431;688410,1017467;395045,1188902" o:connectangles="0,0,0,0,0"/>
                </v:shape>
                <w10:wrap anchorx="page" anchory="page"/>
              </v:group>
            </w:pict>
          </mc:Fallback>
        </mc:AlternateContent>
      </w:r>
      <w:r w:rsidR="002507FC">
        <w:rPr>
          <w:rFonts w:ascii="Calibri" w:eastAsia="Calibri" w:hAnsi="Calibri" w:cs="Calibri"/>
          <w:b/>
          <w:sz w:val="44"/>
        </w:rPr>
        <w:t>Ficha de formación</w:t>
      </w:r>
    </w:p>
    <w:p w14:paraId="2BA4FB75" w14:textId="77777777" w:rsidR="0089066A" w:rsidRDefault="0089066A">
      <w:pPr>
        <w:widowControl/>
        <w:autoSpaceDE/>
        <w:autoSpaceDN/>
        <w:spacing w:line="360" w:lineRule="auto"/>
        <w:jc w:val="center"/>
        <w:rPr>
          <w:rFonts w:ascii="Calibri" w:eastAsia="Calibri" w:hAnsi="Calibri" w:cs="Calibri"/>
          <w:b/>
          <w:sz w:val="44"/>
        </w:rPr>
      </w:pPr>
    </w:p>
    <w:tbl>
      <w:tblPr>
        <w:tblStyle w:val="Tablaconcuadrcula1"/>
        <w:tblW w:w="9690" w:type="dxa"/>
        <w:tblInd w:w="57" w:type="dxa"/>
        <w:tblBorders>
          <w:top w:val="dashed" w:sz="4" w:space="0" w:color="9A2583"/>
          <w:left w:val="dashed" w:sz="4" w:space="0" w:color="9A2583"/>
          <w:bottom w:val="dashed" w:sz="4" w:space="0" w:color="9A2583"/>
          <w:right w:val="dashed" w:sz="4" w:space="0" w:color="9A2583"/>
          <w:insideH w:val="dashed" w:sz="4" w:space="0" w:color="9A2583"/>
          <w:insideV w:val="dashed" w:sz="4" w:space="0" w:color="9A2583"/>
        </w:tblBorders>
        <w:shd w:val="clear" w:color="auto" w:fill="F5911B"/>
        <w:tblLayout w:type="fixed"/>
        <w:tblCellMar>
          <w:top w:w="57" w:type="dxa"/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2659"/>
        <w:gridCol w:w="1787"/>
        <w:gridCol w:w="5244"/>
      </w:tblGrid>
      <w:tr w:rsidR="0089066A" w14:paraId="66657B7C" w14:textId="77777777">
        <w:tc>
          <w:tcPr>
            <w:tcW w:w="2659" w:type="dxa"/>
            <w:shd w:val="clear" w:color="auto" w:fill="9A2583"/>
          </w:tcPr>
          <w:p w14:paraId="734F7850" w14:textId="77777777" w:rsidR="0089066A" w:rsidRDefault="00000000">
            <w:pPr>
              <w:pStyle w:val="P68B1DB1-Normale1"/>
              <w:tabs>
                <w:tab w:val="center" w:pos="1272"/>
              </w:tabs>
              <w:spacing w:after="200" w:line="276" w:lineRule="auto"/>
              <w:rPr>
                <w:rFonts w:eastAsia="Calibri"/>
              </w:rPr>
            </w:pPr>
            <w:r>
              <w:t>Título</w:t>
            </w:r>
            <w:r>
              <w:tab/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4AC799D6" w14:textId="2F1E19EF" w:rsidR="0089066A" w:rsidRDefault="00000000">
            <w:pPr>
              <w:pStyle w:val="P68B1DB1-Normale2"/>
              <w:spacing w:after="200" w:line="276" w:lineRule="auto"/>
            </w:pPr>
            <w:r>
              <w:t>Formación digital de calidad para estudiantes con necesidades especiales</w:t>
            </w:r>
          </w:p>
        </w:tc>
      </w:tr>
      <w:tr w:rsidR="0089066A" w14:paraId="3926D8B9" w14:textId="77777777">
        <w:tc>
          <w:tcPr>
            <w:tcW w:w="2659" w:type="dxa"/>
            <w:shd w:val="clear" w:color="auto" w:fill="auto"/>
          </w:tcPr>
          <w:p w14:paraId="5E3F2E98" w14:textId="77777777" w:rsidR="0089066A" w:rsidRDefault="00000000">
            <w:pPr>
              <w:pStyle w:val="P68B1DB1-Normale3"/>
              <w:tabs>
                <w:tab w:val="left" w:pos="1157"/>
                <w:tab w:val="center" w:pos="1250"/>
              </w:tabs>
              <w:spacing w:after="200" w:line="276" w:lineRule="auto"/>
            </w:pPr>
            <w:r>
              <w:t xml:space="preserve">Ref. DigCompEdu 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8EB624C" w14:textId="496C0055" w:rsidR="0089066A" w:rsidRDefault="00000000">
            <w:pPr>
              <w:pStyle w:val="P68B1DB1-Normale2"/>
              <w:spacing w:after="200" w:line="276" w:lineRule="auto"/>
            </w:pPr>
            <w:r>
              <w:t>Área 5: Empoderar a los estudiantes</w:t>
            </w:r>
          </w:p>
        </w:tc>
      </w:tr>
      <w:tr w:rsidR="0089066A" w14:paraId="7C1B9C4A" w14:textId="77777777">
        <w:tc>
          <w:tcPr>
            <w:tcW w:w="2659" w:type="dxa"/>
            <w:shd w:val="clear" w:color="auto" w:fill="9A2583"/>
          </w:tcPr>
          <w:p w14:paraId="22550641" w14:textId="77777777" w:rsidR="0089066A" w:rsidRDefault="00000000">
            <w:pPr>
              <w:pStyle w:val="P68B1DB1-Normale1"/>
              <w:tabs>
                <w:tab w:val="left" w:pos="1157"/>
                <w:tab w:val="center" w:pos="1250"/>
              </w:tabs>
              <w:spacing w:after="200" w:line="276" w:lineRule="auto"/>
              <w:rPr>
                <w:rFonts w:eastAsia="Calibri"/>
              </w:rPr>
            </w:pPr>
            <w:r>
              <w:t>Palabras clave (meta tag)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2DDA54F" w14:textId="27D675D9" w:rsidR="0089066A" w:rsidRDefault="00000000">
            <w:pPr>
              <w:pStyle w:val="P68B1DB1-Normale4"/>
              <w:spacing w:after="200" w:line="276" w:lineRule="auto"/>
              <w:jc w:val="both"/>
              <w:rPr>
                <w:rFonts w:eastAsia="Calibri"/>
              </w:rPr>
            </w:pPr>
            <w:r>
              <w:t>Necesidades especiales, estudiantes con discapacidades físicas, mentales o neurológicas, coaching y roles de tutor, apoyo educativo, entorno de aprendizaje de apoyo, tecnología de asistencia, servicios de educación especial, orientación de lectura y escritura, apoyo educativo, software de educación especial, cursos personalizados, aportes para padres y maestros, dislexia, discapacidades físicas, problemas de salud mental, instrucción diferenciada, actividades prácticas, ayudas visuales, materiales adaptativos, aprendizaje individual, aprendizaje cooperativo.</w:t>
            </w:r>
          </w:p>
        </w:tc>
      </w:tr>
      <w:tr w:rsidR="0089066A" w14:paraId="0ECB451B" w14:textId="77777777">
        <w:tc>
          <w:tcPr>
            <w:tcW w:w="2659" w:type="dxa"/>
            <w:shd w:val="clear" w:color="auto" w:fill="auto"/>
          </w:tcPr>
          <w:p w14:paraId="4A47C5DB" w14:textId="77777777" w:rsidR="0089066A" w:rsidRDefault="00000000">
            <w:pPr>
              <w:pStyle w:val="P68B1DB1-Normale3"/>
              <w:tabs>
                <w:tab w:val="left" w:pos="1157"/>
                <w:tab w:val="center" w:pos="1250"/>
              </w:tabs>
              <w:spacing w:after="200" w:line="276" w:lineRule="auto"/>
              <w:rPr>
                <w:color w:val="FFFFFF"/>
              </w:rPr>
            </w:pPr>
            <w:r>
              <w:t>Idioma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E7E4FE1" w14:textId="0AF051C6" w:rsidR="0089066A" w:rsidRDefault="002507FC">
            <w:pPr>
              <w:pStyle w:val="P68B1DB1-Normale2"/>
              <w:spacing w:after="200" w:line="276" w:lineRule="auto"/>
            </w:pPr>
            <w:r>
              <w:t>Español</w:t>
            </w:r>
          </w:p>
        </w:tc>
      </w:tr>
      <w:tr w:rsidR="0089066A" w14:paraId="7ACB63E8" w14:textId="77777777">
        <w:tc>
          <w:tcPr>
            <w:tcW w:w="2659" w:type="dxa"/>
            <w:shd w:val="clear" w:color="auto" w:fill="9A2583"/>
          </w:tcPr>
          <w:p w14:paraId="2726D289" w14:textId="3BEC215B" w:rsidR="0089066A" w:rsidRDefault="00000000">
            <w:pPr>
              <w:pStyle w:val="P68B1DB1-Normale1"/>
              <w:spacing w:after="200" w:line="276" w:lineRule="auto"/>
              <w:rPr>
                <w:rFonts w:eastAsia="Calibri"/>
              </w:rPr>
            </w:pPr>
            <w:r>
              <w:t>Objetivos/Resultados de aprendizaje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6B9BF63E" w14:textId="77777777" w:rsidR="0089066A" w:rsidRDefault="00000000">
            <w:pPr>
              <w:pStyle w:val="P68B1DB1-Normale2"/>
              <w:spacing w:after="200" w:line="276" w:lineRule="auto"/>
            </w:pPr>
            <w:r>
              <w:t>Al final de la formación, el usuario podrá:</w:t>
            </w:r>
          </w:p>
          <w:p w14:paraId="50C2E577" w14:textId="61255713" w:rsidR="0089066A" w:rsidRDefault="00000000">
            <w:pPr>
              <w:pStyle w:val="P68B1DB1-Paragrafoelenco5"/>
              <w:widowControl w:val="0"/>
              <w:numPr>
                <w:ilvl w:val="0"/>
                <w:numId w:val="22"/>
              </w:numPr>
              <w:autoSpaceDE w:val="0"/>
              <w:autoSpaceDN w:val="0"/>
              <w:spacing w:after="200" w:line="276" w:lineRule="auto"/>
            </w:pPr>
            <w:r>
              <w:t>Identificar a los estudiantes con discapacidades físicas, mentales o neurológicas</w:t>
            </w:r>
          </w:p>
          <w:p w14:paraId="11D29B00" w14:textId="16989E89" w:rsidR="0089066A" w:rsidRDefault="00000000">
            <w:pPr>
              <w:pStyle w:val="P68B1DB1-Paragrafoelenco5"/>
              <w:widowControl w:val="0"/>
              <w:numPr>
                <w:ilvl w:val="0"/>
                <w:numId w:val="22"/>
              </w:numPr>
              <w:autoSpaceDE w:val="0"/>
              <w:autoSpaceDN w:val="0"/>
              <w:spacing w:after="200" w:line="276" w:lineRule="auto"/>
            </w:pPr>
            <w:r>
              <w:t>Conoce</w:t>
            </w:r>
            <w:r w:rsidR="007E4C0F">
              <w:t>r</w:t>
            </w:r>
            <w:r>
              <w:t xml:space="preserve"> los roles de coaching y tutor</w:t>
            </w:r>
          </w:p>
          <w:p w14:paraId="003CAF22" w14:textId="4D0D1076" w:rsidR="0089066A" w:rsidRDefault="00000000">
            <w:pPr>
              <w:pStyle w:val="P68B1DB1-Paragrafoelenco5"/>
              <w:widowControl w:val="0"/>
              <w:numPr>
                <w:ilvl w:val="0"/>
                <w:numId w:val="22"/>
              </w:numPr>
              <w:autoSpaceDE w:val="0"/>
              <w:autoSpaceDN w:val="0"/>
              <w:spacing w:after="200" w:line="276" w:lineRule="auto"/>
            </w:pPr>
            <w:r>
              <w:t>Configurar y diseñar un entorno de aprendizaje de apoyo</w:t>
            </w:r>
          </w:p>
          <w:p w14:paraId="17678E50" w14:textId="09CD53EE" w:rsidR="0089066A" w:rsidRDefault="00CA62C8">
            <w:pPr>
              <w:pStyle w:val="P68B1DB1-Paragrafoelenco5"/>
              <w:numPr>
                <w:ilvl w:val="0"/>
                <w:numId w:val="22"/>
              </w:numPr>
              <w:spacing w:after="200" w:line="276" w:lineRule="auto"/>
            </w:pPr>
            <w:r>
              <w:t>Saber cómo la tecnología de asistencia puede apoyar a los estudiantes con necesidades especiales.</w:t>
            </w:r>
          </w:p>
        </w:tc>
      </w:tr>
      <w:tr w:rsidR="0089066A" w14:paraId="33DFFB86" w14:textId="77777777">
        <w:trPr>
          <w:trHeight w:val="1376"/>
        </w:trPr>
        <w:tc>
          <w:tcPr>
            <w:tcW w:w="2659" w:type="dxa"/>
            <w:shd w:val="clear" w:color="auto" w:fill="auto"/>
          </w:tcPr>
          <w:p w14:paraId="67C4BB1B" w14:textId="77777777" w:rsidR="0089066A" w:rsidRDefault="00000000">
            <w:pPr>
              <w:pStyle w:val="P68B1DB1-Normale3"/>
              <w:spacing w:after="200" w:line="276" w:lineRule="auto"/>
              <w:rPr>
                <w:color w:val="FFFFFF"/>
              </w:rPr>
            </w:pPr>
            <w:r>
              <w:t>Descripción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014AF685" w14:textId="23FBA378" w:rsidR="0089066A" w:rsidRDefault="00000000">
            <w:pPr>
              <w:pStyle w:val="P68B1DB1-Normale4"/>
              <w:spacing w:line="276" w:lineRule="auto"/>
              <w:contextualSpacing/>
              <w:jc w:val="both"/>
              <w:textAlignment w:val="baseline"/>
            </w:pPr>
            <w:r>
              <w:t xml:space="preserve">Las necesidades especiales se refieren a los estudiantes que tienen discapacidades físicas, mentales o neurológicas. Estos estudiantes requieren apoyo educativo para tener éxito en la escuela. Esto puede incluir entrenamiento y tutoría, servicios de educación especial y tecnología de asistencia. La tutoría es un tipo de apoyo educativo que implica instrucción individual con un tutor. Este enfoque puede ser efectivo, ya que permite un enfoque más individualizado y centrado en el aprendizaje. Para crear un entorno de aprendizaje de apoyo, los profesores pueden usar ayudas visuales, adaptar materiales y usar ayudas digitales. Para los estudiantes con dislexia, se pueden utilizar tecnologías de asistencia como el software de texto a voz y el software de reconocimiento de voz. La instrucción de alfabetización estructurada, la instrucción multisensorial, las adaptaciones y la colaboración con especialistas también pueden ser útiles. El proceso para identificar a los estudiantes con necesidades educativas </w:t>
            </w:r>
            <w:r>
              <w:lastRenderedPageBreak/>
              <w:t>especiales y proporcionar apoyo varía según el país y el sistema educativo, pero las necesidades individuales de un estudiante a menudo son el foco. Los maestros, el personal de la escuela y los padres pueden proporcionar información valiosa sobre las fortalezas y debilidades de un estudiante para ayudarlos a tener éxito.</w:t>
            </w:r>
          </w:p>
        </w:tc>
      </w:tr>
      <w:tr w:rsidR="0089066A" w14:paraId="77703327" w14:textId="77777777">
        <w:tc>
          <w:tcPr>
            <w:tcW w:w="2659" w:type="dxa"/>
            <w:shd w:val="clear" w:color="auto" w:fill="9A2583"/>
          </w:tcPr>
          <w:p w14:paraId="32C107CB" w14:textId="77777777" w:rsidR="0089066A" w:rsidRDefault="00000000">
            <w:pPr>
              <w:pStyle w:val="P68B1DB1-Normale1"/>
              <w:spacing w:after="200" w:line="276" w:lineRule="auto"/>
              <w:rPr>
                <w:rFonts w:eastAsia="Calibri"/>
              </w:rPr>
            </w:pPr>
            <w:r>
              <w:lastRenderedPageBreak/>
              <w:t>Contenidos dispuestos en 3 niveles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7233768B" w14:textId="77777777" w:rsidR="0089066A" w:rsidRDefault="00000000">
            <w:pPr>
              <w:pStyle w:val="P68B1DB1-Paragrafoelenco6"/>
              <w:numPr>
                <w:ilvl w:val="0"/>
                <w:numId w:val="24"/>
              </w:numPr>
              <w:spacing w:line="276" w:lineRule="auto"/>
            </w:pPr>
            <w:r>
              <w:t>Necesidades especiales</w:t>
            </w:r>
          </w:p>
          <w:p w14:paraId="11149CE3" w14:textId="77777777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Proporcionar educación para todos</w:t>
            </w:r>
          </w:p>
          <w:p w14:paraId="29AE448E" w14:textId="77777777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Cómo identificar estudiantes con necesidades educativas especiales</w:t>
            </w:r>
          </w:p>
          <w:p w14:paraId="6C6AFE61" w14:textId="77777777" w:rsidR="0089066A" w:rsidRDefault="00000000">
            <w:pPr>
              <w:pStyle w:val="P68B1DB1-Paragrafoelenco6"/>
              <w:numPr>
                <w:ilvl w:val="0"/>
                <w:numId w:val="24"/>
              </w:numPr>
              <w:spacing w:line="276" w:lineRule="auto"/>
            </w:pPr>
            <w:r>
              <w:t>Funciones de coaching y tutoría</w:t>
            </w:r>
          </w:p>
          <w:p w14:paraId="63BE5C22" w14:textId="5C22528C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 xml:space="preserve">Coaching y tutoría </w:t>
            </w:r>
          </w:p>
          <w:p w14:paraId="18E163BD" w14:textId="420FD34F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Trabajar con los estudiantes</w:t>
            </w:r>
          </w:p>
          <w:p w14:paraId="19BC05E8" w14:textId="5ED0D55D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Acerca de la tutoría</w:t>
            </w:r>
          </w:p>
          <w:p w14:paraId="5D3B4A41" w14:textId="1B72E1BB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Los estudiantes son diferentes</w:t>
            </w:r>
          </w:p>
          <w:p w14:paraId="795C93ED" w14:textId="5E71924E" w:rsidR="0089066A" w:rsidRDefault="00000000">
            <w:pPr>
              <w:pStyle w:val="P68B1DB1-Paragrafoelenco6"/>
              <w:numPr>
                <w:ilvl w:val="0"/>
                <w:numId w:val="24"/>
              </w:numPr>
              <w:spacing w:line="276" w:lineRule="auto"/>
            </w:pPr>
            <w:r>
              <w:t>Entorno de aprendizaje de apoyo</w:t>
            </w:r>
          </w:p>
          <w:p w14:paraId="539D1432" w14:textId="18562531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¿Cómo podemos ayudar a los estudiantes con necesidades especiales?</w:t>
            </w:r>
          </w:p>
          <w:p w14:paraId="3BDD7AB4" w14:textId="49E5B2A3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¿Qué puedes hacer para ayudar a los estudiantes con dislexia?</w:t>
            </w:r>
          </w:p>
          <w:p w14:paraId="06F56E57" w14:textId="77777777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¿Qué puede hacer para ayudar a los estudiantes con discapacidades mentales?</w:t>
            </w:r>
          </w:p>
          <w:p w14:paraId="6FA8B37E" w14:textId="251975CE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¿Qué puede</w:t>
            </w:r>
            <w:r w:rsidR="00CA62C8">
              <w:t>s</w:t>
            </w:r>
            <w:r>
              <w:t xml:space="preserve"> hacer para ayudar a los estudiantes con discapacidades físicas?</w:t>
            </w:r>
          </w:p>
          <w:p w14:paraId="4473FDF5" w14:textId="75FFC154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Crear un entorno de aprendizaje de apoyo</w:t>
            </w:r>
          </w:p>
          <w:p w14:paraId="12A86B5A" w14:textId="77777777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Estrategias de aula</w:t>
            </w:r>
          </w:p>
          <w:p w14:paraId="49381ABB" w14:textId="77777777" w:rsidR="0089066A" w:rsidRDefault="00000000">
            <w:pPr>
              <w:pStyle w:val="P68B1DB1-Paragrafoelenco6"/>
              <w:numPr>
                <w:ilvl w:val="0"/>
                <w:numId w:val="24"/>
              </w:numPr>
              <w:spacing w:line="276" w:lineRule="auto"/>
            </w:pPr>
            <w:r>
              <w:t xml:space="preserve">Tecnología de asistencia </w:t>
            </w:r>
          </w:p>
          <w:p w14:paraId="6781AC1E" w14:textId="628C0678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¿Cómo podemos ayudar a los estudiantes con necesidades especiales?</w:t>
            </w:r>
          </w:p>
          <w:p w14:paraId="2667A158" w14:textId="17DE6504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Software de</w:t>
            </w:r>
            <w:r w:rsidR="00E249C7">
              <w:t xml:space="preserve"> conversión de</w:t>
            </w:r>
            <w:r>
              <w:t xml:space="preserve"> texto a voz</w:t>
            </w:r>
          </w:p>
          <w:p w14:paraId="04EE5026" w14:textId="77777777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Software de voz a texto</w:t>
            </w:r>
          </w:p>
          <w:p w14:paraId="71E70861" w14:textId="77777777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>Software de lector de pantalla</w:t>
            </w:r>
          </w:p>
          <w:p w14:paraId="457A5218" w14:textId="65E442E4" w:rsidR="0089066A" w:rsidRDefault="00000000">
            <w:pPr>
              <w:pStyle w:val="P68B1DB1-Paragrafoelenco7"/>
              <w:numPr>
                <w:ilvl w:val="1"/>
                <w:numId w:val="24"/>
              </w:numPr>
              <w:spacing w:line="276" w:lineRule="auto"/>
            </w:pPr>
            <w:r>
              <w:t xml:space="preserve">OCR y </w:t>
            </w:r>
            <w:r w:rsidR="00E249C7">
              <w:t>digitalización de documentos</w:t>
            </w:r>
          </w:p>
          <w:p w14:paraId="3254B9FF" w14:textId="2BD70288" w:rsidR="0089066A" w:rsidRDefault="0089066A">
            <w:pPr>
              <w:spacing w:line="276" w:lineRule="auto"/>
              <w:rPr>
                <w:rFonts w:ascii="Calibri Light" w:eastAsia="Calibri" w:hAnsi="Calibri Light" w:cs="Calibri Light"/>
                <w:sz w:val="20"/>
              </w:rPr>
            </w:pPr>
          </w:p>
        </w:tc>
      </w:tr>
      <w:tr w:rsidR="0089066A" w14:paraId="76D2BD57" w14:textId="77777777">
        <w:tc>
          <w:tcPr>
            <w:tcW w:w="2659" w:type="dxa"/>
            <w:shd w:val="clear" w:color="auto" w:fill="auto"/>
          </w:tcPr>
          <w:p w14:paraId="26675A9D" w14:textId="7CA45BD6" w:rsidR="0089066A" w:rsidRDefault="00000000">
            <w:pPr>
              <w:pStyle w:val="P68B1DB1-Normale8"/>
              <w:spacing w:after="200" w:line="276" w:lineRule="auto"/>
              <w:rPr>
                <w:rFonts w:eastAsia="Times New Roman"/>
              </w:rPr>
            </w:pPr>
            <w:r>
              <w:t>Autoevaluación (</w:t>
            </w:r>
            <w:r w:rsidR="00CA62C8">
              <w:t>preguntas y respuestas</w:t>
            </w:r>
            <w:r>
              <w:t xml:space="preserve"> de elección múltiple)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66D3B55" w14:textId="77777777" w:rsidR="0089066A" w:rsidRDefault="00000000">
            <w:pPr>
              <w:pStyle w:val="P68B1DB1-Normale9"/>
              <w:widowControl w:val="0"/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b/>
              </w:rPr>
            </w:pPr>
            <w:r>
              <w:rPr>
                <w:rFonts w:ascii="Calibri Light" w:eastAsia="Calibri" w:hAnsi="Calibri Light" w:cs="Calibri Light"/>
              </w:rPr>
              <w:t xml:space="preserve"> </w:t>
            </w:r>
            <w:r>
              <w:rPr>
                <w:rFonts w:ascii="Calibri Light" w:hAnsi="Calibri Light" w:cs="Calibri Light"/>
                <w:b/>
              </w:rPr>
              <w:t>Necesidades especiales</w:t>
            </w:r>
          </w:p>
          <w:p w14:paraId="7C6C93C5" w14:textId="77777777" w:rsidR="0089066A" w:rsidRDefault="00000000">
            <w:pPr>
              <w:pStyle w:val="P68B1DB1-Normale10"/>
              <w:numPr>
                <w:ilvl w:val="0"/>
                <w:numId w:val="38"/>
              </w:numPr>
              <w:spacing w:line="276" w:lineRule="auto"/>
            </w:pPr>
            <w:r>
              <w:t>¿Cuál de estas es una necesidad especial?</w:t>
            </w:r>
          </w:p>
          <w:p w14:paraId="6C6DE187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Pasividad</w:t>
            </w:r>
          </w:p>
          <w:p w14:paraId="4E71E6B6" w14:textId="206F9C51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Absurd</w:t>
            </w:r>
            <w:r w:rsidR="00CA62C8">
              <w:t>ez</w:t>
            </w:r>
          </w:p>
          <w:p w14:paraId="02ACB8E6" w14:textId="77777777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Dislexia</w:t>
            </w:r>
          </w:p>
          <w:p w14:paraId="3985473A" w14:textId="69BD0C50" w:rsidR="0089066A" w:rsidRDefault="00000000">
            <w:pPr>
              <w:pStyle w:val="P68B1DB1-Normale10"/>
              <w:numPr>
                <w:ilvl w:val="0"/>
                <w:numId w:val="38"/>
              </w:numPr>
              <w:spacing w:line="276" w:lineRule="auto"/>
            </w:pPr>
            <w:r>
              <w:t>¿Cuál de estos puede ayudar a identificar a los estudiantes con</w:t>
            </w:r>
            <w:r w:rsidR="00CA62C8">
              <w:t xml:space="preserve"> necesidades</w:t>
            </w:r>
            <w:r>
              <w:t xml:space="preserve"> especial</w:t>
            </w:r>
            <w:r w:rsidR="00CA62C8">
              <w:t>es</w:t>
            </w:r>
            <w:r>
              <w:t>?</w:t>
            </w:r>
          </w:p>
          <w:p w14:paraId="490A4B1F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Dormir</w:t>
            </w:r>
          </w:p>
          <w:p w14:paraId="2AF0AFF1" w14:textId="31D89056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Canta</w:t>
            </w:r>
            <w:r w:rsidR="00CA62C8">
              <w:t>r</w:t>
            </w:r>
          </w:p>
          <w:p w14:paraId="6E9A758F" w14:textId="77777777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Observación</w:t>
            </w:r>
          </w:p>
          <w:p w14:paraId="13A65548" w14:textId="322BB8FA" w:rsidR="0089066A" w:rsidRDefault="00000000">
            <w:pPr>
              <w:pStyle w:val="P68B1DB1-Normale10"/>
              <w:numPr>
                <w:ilvl w:val="0"/>
                <w:numId w:val="38"/>
              </w:numPr>
              <w:spacing w:line="276" w:lineRule="auto"/>
            </w:pPr>
            <w:r>
              <w:t>¿</w:t>
            </w:r>
            <w:r w:rsidR="00F4052D">
              <w:t>E</w:t>
            </w:r>
            <w:r>
              <w:t>l Servicio de Educación Especial</w:t>
            </w:r>
            <w:r w:rsidR="00F4052D">
              <w:t xml:space="preserve"> ayuda con</w:t>
            </w:r>
            <w:r>
              <w:t>?</w:t>
            </w:r>
          </w:p>
          <w:p w14:paraId="6F2256FD" w14:textId="77777777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Asesoramiento y tutoría</w:t>
            </w:r>
          </w:p>
          <w:p w14:paraId="13700BB8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Ayuda financiera</w:t>
            </w:r>
          </w:p>
          <w:p w14:paraId="4C7E4339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Transporte</w:t>
            </w:r>
          </w:p>
          <w:p w14:paraId="0F2FB02E" w14:textId="526429B5" w:rsidR="0089066A" w:rsidRDefault="00000000">
            <w:pPr>
              <w:pStyle w:val="P68B1DB1-Normale10"/>
              <w:numPr>
                <w:ilvl w:val="0"/>
                <w:numId w:val="38"/>
              </w:numPr>
              <w:spacing w:line="276" w:lineRule="auto"/>
            </w:pPr>
            <w:r>
              <w:t>Proceso para identificar a los estudiantes</w:t>
            </w:r>
            <w:r w:rsidR="00F4052D">
              <w:t>:</w:t>
            </w:r>
          </w:p>
          <w:p w14:paraId="338686B0" w14:textId="3632B5DA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 xml:space="preserve">Siempre es hecho por un </w:t>
            </w:r>
            <w:r w:rsidR="00F4052D">
              <w:t>profesor</w:t>
            </w:r>
          </w:p>
          <w:p w14:paraId="4AE9EDB2" w14:textId="02E0E53C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lastRenderedPageBreak/>
              <w:t xml:space="preserve">Varía según el país y el sistema educativo </w:t>
            </w:r>
          </w:p>
          <w:p w14:paraId="08C6D636" w14:textId="6EC5615D" w:rsidR="00F4052D" w:rsidRDefault="00F4052D" w:rsidP="00F4052D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Es una nueva prueba estandarizada</w:t>
            </w:r>
          </w:p>
          <w:p w14:paraId="63BF1FAE" w14:textId="77777777" w:rsidR="0089066A" w:rsidRDefault="0089066A">
            <w:pPr>
              <w:spacing w:line="276" w:lineRule="auto"/>
              <w:rPr>
                <w:sz w:val="20"/>
              </w:rPr>
            </w:pPr>
          </w:p>
          <w:p w14:paraId="01498A1A" w14:textId="77777777" w:rsidR="0089066A" w:rsidRDefault="00000000">
            <w:pPr>
              <w:pStyle w:val="P68B1DB1-Normale13"/>
              <w:spacing w:after="200"/>
              <w:textAlignment w:val="baseline"/>
            </w:pPr>
            <w:r>
              <w:t>Funciones de coaching y tutoría</w:t>
            </w:r>
          </w:p>
          <w:p w14:paraId="7F271138" w14:textId="1777E0D4" w:rsidR="0089066A" w:rsidRDefault="00000000">
            <w:pPr>
              <w:pStyle w:val="P68B1DB1-Normale10"/>
              <w:numPr>
                <w:ilvl w:val="0"/>
                <w:numId w:val="38"/>
              </w:numPr>
              <w:spacing w:line="276" w:lineRule="auto"/>
            </w:pPr>
            <w:r>
              <w:t xml:space="preserve">¿El coaching puede ser proporcionado por </w:t>
            </w:r>
            <w:r w:rsidR="00F4052D">
              <w:t>un</w:t>
            </w:r>
            <w:r>
              <w:t>?</w:t>
            </w:r>
          </w:p>
          <w:p w14:paraId="18CC7BE5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</w:pPr>
            <w:r>
              <w:t>Co-estudiante</w:t>
            </w:r>
          </w:p>
          <w:p w14:paraId="77B9BF0E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</w:pPr>
            <w:r>
              <w:t>Amigo</w:t>
            </w:r>
          </w:p>
          <w:p w14:paraId="2BE36523" w14:textId="77777777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Especialista</w:t>
            </w:r>
          </w:p>
          <w:p w14:paraId="5B355F8C" w14:textId="69AD4DE6" w:rsidR="0089066A" w:rsidRDefault="00000000">
            <w:pPr>
              <w:pStyle w:val="P68B1DB1-Normale10"/>
              <w:numPr>
                <w:ilvl w:val="0"/>
                <w:numId w:val="38"/>
              </w:numPr>
            </w:pPr>
            <w:r>
              <w:t>¿Un tutor puede ser un?</w:t>
            </w:r>
          </w:p>
          <w:p w14:paraId="299F6257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</w:pPr>
            <w:r>
              <w:t>Amigo</w:t>
            </w:r>
          </w:p>
          <w:p w14:paraId="628C6D55" w14:textId="59B32CFF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Profesor</w:t>
            </w:r>
          </w:p>
          <w:p w14:paraId="404B4BE4" w14:textId="20D72320" w:rsidR="0089066A" w:rsidRDefault="00CA62C8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</w:pPr>
            <w:r>
              <w:t>Vecino</w:t>
            </w:r>
          </w:p>
          <w:p w14:paraId="3808D507" w14:textId="1508F87A" w:rsidR="0089066A" w:rsidRDefault="00000000">
            <w:pPr>
              <w:pStyle w:val="P68B1DB1-Normale10"/>
              <w:numPr>
                <w:ilvl w:val="0"/>
                <w:numId w:val="38"/>
              </w:numPr>
            </w:pPr>
            <w:r>
              <w:t>¿</w:t>
            </w:r>
            <w:r w:rsidR="00CA62C8">
              <w:t>Cuándo p</w:t>
            </w:r>
            <w:r>
              <w:t xml:space="preserve">uede tener lugar una tutoría? </w:t>
            </w:r>
          </w:p>
          <w:p w14:paraId="45E14403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</w:pPr>
            <w:r>
              <w:t>En los descansos</w:t>
            </w:r>
          </w:p>
          <w:p w14:paraId="6DFAF217" w14:textId="402C3819" w:rsidR="0089066A" w:rsidRDefault="00CA62C8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Online</w:t>
            </w:r>
          </w:p>
          <w:p w14:paraId="4F2655BD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</w:pPr>
            <w:r>
              <w:t xml:space="preserve">Al dar conferencias </w:t>
            </w:r>
          </w:p>
          <w:p w14:paraId="6CD2F747" w14:textId="337EE47E" w:rsidR="0089066A" w:rsidRDefault="00000000">
            <w:pPr>
              <w:pStyle w:val="P68B1DB1-Normale10"/>
              <w:numPr>
                <w:ilvl w:val="0"/>
                <w:numId w:val="38"/>
              </w:numPr>
            </w:pPr>
            <w:r>
              <w:t>¿</w:t>
            </w:r>
            <w:r w:rsidR="00F4052D">
              <w:t>Una</w:t>
            </w:r>
            <w:r>
              <w:t xml:space="preserve"> variedad de estrategia de enseñanza</w:t>
            </w:r>
            <w:r w:rsidR="00F4052D">
              <w:t xml:space="preserve"> puede ser</w:t>
            </w:r>
            <w:r>
              <w:t>?</w:t>
            </w:r>
          </w:p>
          <w:p w14:paraId="74653E40" w14:textId="6376964F" w:rsidR="0089066A" w:rsidRDefault="00F4052D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</w:pPr>
            <w:r>
              <w:t>Enseñanza en el aula</w:t>
            </w:r>
          </w:p>
          <w:p w14:paraId="6B1206F9" w14:textId="77777777" w:rsidR="0089066A" w:rsidRDefault="00000000">
            <w:pPr>
              <w:pStyle w:val="P68B1DB1-Normale11"/>
              <w:widowControl w:val="0"/>
              <w:numPr>
                <w:ilvl w:val="2"/>
                <w:numId w:val="38"/>
              </w:numPr>
              <w:autoSpaceDE w:val="0"/>
              <w:autoSpaceDN w:val="0"/>
            </w:pPr>
            <w:r>
              <w:t>Conferencias</w:t>
            </w:r>
          </w:p>
          <w:p w14:paraId="2DA263B0" w14:textId="77777777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Tecnología de asistencia</w:t>
            </w:r>
          </w:p>
          <w:p w14:paraId="342F6B31" w14:textId="77777777" w:rsidR="0089066A" w:rsidRDefault="0089066A">
            <w:pPr>
              <w:widowControl w:val="0"/>
              <w:autoSpaceDE w:val="0"/>
              <w:autoSpaceDN w:val="0"/>
              <w:rPr>
                <w:rFonts w:ascii="Calibri Light" w:hAnsi="Calibri Light" w:cs="Calibri Light"/>
                <w:sz w:val="20"/>
              </w:rPr>
            </w:pPr>
          </w:p>
          <w:p w14:paraId="6BCF1527" w14:textId="77777777" w:rsidR="0089066A" w:rsidRDefault="00000000">
            <w:pPr>
              <w:pStyle w:val="P68B1DB1-Normale13"/>
              <w:spacing w:after="200" w:line="276" w:lineRule="auto"/>
              <w:textAlignment w:val="baseline"/>
            </w:pPr>
            <w:r>
              <w:t>Entorno de aprendizaje de apoyo</w:t>
            </w:r>
          </w:p>
          <w:p w14:paraId="16374BFE" w14:textId="240C11EA" w:rsidR="0089066A" w:rsidRDefault="00F4052D">
            <w:pPr>
              <w:pStyle w:val="P68B1DB1-Normale13"/>
              <w:numPr>
                <w:ilvl w:val="0"/>
                <w:numId w:val="38"/>
              </w:numPr>
              <w:textAlignment w:val="baseline"/>
            </w:pPr>
            <w:r>
              <w:t>El entorno de aprendizaje de apoyo puede ayudar a los estudiantes con necesidades especiales a sentirse:</w:t>
            </w:r>
          </w:p>
          <w:p w14:paraId="626AFD5A" w14:textId="6C1C0A22" w:rsidR="0089066A" w:rsidRDefault="00000000">
            <w:pPr>
              <w:pStyle w:val="P68B1DB1-Normale2"/>
              <w:numPr>
                <w:ilvl w:val="2"/>
                <w:numId w:val="38"/>
              </w:numPr>
              <w:textAlignment w:val="baseline"/>
            </w:pPr>
            <w:r>
              <w:t>Responsable</w:t>
            </w:r>
            <w:r w:rsidR="00E249C7">
              <w:t>s</w:t>
            </w:r>
            <w:r>
              <w:t xml:space="preserve"> y consciente</w:t>
            </w:r>
            <w:r w:rsidR="00E249C7">
              <w:t>s</w:t>
            </w:r>
          </w:p>
          <w:p w14:paraId="3D865ABC" w14:textId="26F92165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Cómodo</w:t>
            </w:r>
            <w:r w:rsidR="00E249C7">
              <w:t>s</w:t>
            </w:r>
            <w:r>
              <w:t xml:space="preserve"> y seguro</w:t>
            </w:r>
            <w:r w:rsidR="00E249C7">
              <w:t>s</w:t>
            </w:r>
          </w:p>
          <w:p w14:paraId="6653AD7E" w14:textId="3C564582" w:rsidR="0089066A" w:rsidRDefault="00000000">
            <w:pPr>
              <w:pStyle w:val="P68B1DB1-Normale2"/>
              <w:numPr>
                <w:ilvl w:val="2"/>
                <w:numId w:val="38"/>
              </w:numPr>
              <w:textAlignment w:val="baseline"/>
            </w:pPr>
            <w:r>
              <w:t>Nervioso</w:t>
            </w:r>
            <w:r w:rsidR="00E249C7">
              <w:t>s</w:t>
            </w:r>
            <w:r>
              <w:t xml:space="preserve"> e intranquilo</w:t>
            </w:r>
            <w:r w:rsidR="00E249C7">
              <w:t>s</w:t>
            </w:r>
          </w:p>
          <w:p w14:paraId="6B034BF9" w14:textId="33BD6C68" w:rsidR="0089066A" w:rsidRDefault="001E75C9">
            <w:pPr>
              <w:pStyle w:val="P68B1DB1-Normale13"/>
              <w:numPr>
                <w:ilvl w:val="0"/>
                <w:numId w:val="38"/>
              </w:numPr>
              <w:textAlignment w:val="baseline"/>
            </w:pPr>
            <w:r>
              <w:t>Las adaptaciones</w:t>
            </w:r>
            <w:r w:rsidR="00000000">
              <w:t xml:space="preserve"> puede</w:t>
            </w:r>
            <w:r>
              <w:t>n</w:t>
            </w:r>
            <w:r w:rsidR="00000000">
              <w:t xml:space="preserve"> incluir</w:t>
            </w:r>
            <w:r w:rsidR="00F4052D">
              <w:t>:</w:t>
            </w:r>
          </w:p>
          <w:p w14:paraId="78868790" w14:textId="77777777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Tiempo extra en las pruebas</w:t>
            </w:r>
          </w:p>
          <w:p w14:paraId="5C0BA61B" w14:textId="77777777" w:rsidR="0089066A" w:rsidRDefault="00000000">
            <w:pPr>
              <w:pStyle w:val="P68B1DB1-Normale2"/>
              <w:numPr>
                <w:ilvl w:val="2"/>
                <w:numId w:val="38"/>
              </w:numPr>
              <w:textAlignment w:val="baseline"/>
            </w:pPr>
            <w:r>
              <w:t>Menos amigos</w:t>
            </w:r>
          </w:p>
          <w:p w14:paraId="45F05152" w14:textId="163E8644" w:rsidR="0089066A" w:rsidRDefault="00E249C7">
            <w:pPr>
              <w:pStyle w:val="P68B1DB1-Normale2"/>
              <w:numPr>
                <w:ilvl w:val="2"/>
                <w:numId w:val="38"/>
              </w:numPr>
              <w:textAlignment w:val="baseline"/>
            </w:pPr>
            <w:r>
              <w:t>Deberes</w:t>
            </w:r>
            <w:r w:rsidR="00000000">
              <w:t xml:space="preserve"> extra</w:t>
            </w:r>
          </w:p>
          <w:p w14:paraId="7E529431" w14:textId="75A49A2A" w:rsidR="0089066A" w:rsidRDefault="00000000">
            <w:pPr>
              <w:pStyle w:val="P68B1DB1-Normale13"/>
              <w:numPr>
                <w:ilvl w:val="0"/>
                <w:numId w:val="38"/>
              </w:numPr>
              <w:textAlignment w:val="baseline"/>
            </w:pPr>
            <w:r>
              <w:t>Se puede crear un entorno de aprendizaje de apoyo</w:t>
            </w:r>
            <w:r w:rsidR="00F4052D">
              <w:t xml:space="preserve"> mediante:</w:t>
            </w:r>
          </w:p>
          <w:p w14:paraId="410C1483" w14:textId="77777777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Expectativas y reglas claras</w:t>
            </w:r>
          </w:p>
          <w:p w14:paraId="077BB10C" w14:textId="77777777" w:rsidR="0089066A" w:rsidRDefault="00000000">
            <w:pPr>
              <w:pStyle w:val="P68B1DB1-Normale2"/>
              <w:numPr>
                <w:ilvl w:val="2"/>
                <w:numId w:val="38"/>
              </w:numPr>
              <w:textAlignment w:val="baseline"/>
            </w:pPr>
            <w:r>
              <w:t>Menos reglas y uso de palabras</w:t>
            </w:r>
          </w:p>
          <w:p w14:paraId="2F43C977" w14:textId="77777777" w:rsidR="0089066A" w:rsidRDefault="00000000">
            <w:pPr>
              <w:pStyle w:val="P68B1DB1-Normale2"/>
              <w:numPr>
                <w:ilvl w:val="2"/>
                <w:numId w:val="38"/>
              </w:numPr>
              <w:textAlignment w:val="baseline"/>
            </w:pPr>
            <w:r>
              <w:t>Descansos más cortos</w:t>
            </w:r>
          </w:p>
          <w:p w14:paraId="1F75BEF1" w14:textId="46BB410E" w:rsidR="0089066A" w:rsidRDefault="00F4052D">
            <w:pPr>
              <w:pStyle w:val="P68B1DB1-Normale13"/>
              <w:numPr>
                <w:ilvl w:val="0"/>
                <w:numId w:val="38"/>
              </w:numPr>
              <w:textAlignment w:val="baseline"/>
            </w:pPr>
            <w:r>
              <w:t>Puedes crear un entorno de aprendizaje solidario y enriquecedor mediante:</w:t>
            </w:r>
          </w:p>
          <w:p w14:paraId="032AE587" w14:textId="18BBA369" w:rsidR="0089066A" w:rsidRDefault="00000000">
            <w:pPr>
              <w:pStyle w:val="P68B1DB1-Normale2"/>
              <w:numPr>
                <w:ilvl w:val="2"/>
                <w:numId w:val="38"/>
              </w:numPr>
              <w:textAlignment w:val="baseline"/>
            </w:pPr>
            <w:r>
              <w:t>Toca</w:t>
            </w:r>
            <w:r w:rsidR="00F4052D">
              <w:t>r</w:t>
            </w:r>
            <w:r>
              <w:t xml:space="preserve"> música en el aula</w:t>
            </w:r>
          </w:p>
          <w:p w14:paraId="1FB43031" w14:textId="77777777" w:rsidR="0089066A" w:rsidRDefault="00000000">
            <w:pPr>
              <w:pStyle w:val="P68B1DB1-Normale2"/>
              <w:numPr>
                <w:ilvl w:val="2"/>
                <w:numId w:val="38"/>
              </w:numPr>
              <w:textAlignment w:val="baseline"/>
            </w:pPr>
            <w:r>
              <w:t>Aislar a los estudiantes con necesidades especiales</w:t>
            </w:r>
          </w:p>
          <w:p w14:paraId="5EA99637" w14:textId="77777777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Implementar estrategias</w:t>
            </w:r>
          </w:p>
          <w:p w14:paraId="4CA6338C" w14:textId="77777777" w:rsidR="0089066A" w:rsidRDefault="0089066A">
            <w:pPr>
              <w:spacing w:after="200" w:line="276" w:lineRule="auto"/>
              <w:textAlignment w:val="baseline"/>
              <w:rPr>
                <w:rFonts w:ascii="Calibri Light" w:eastAsia="Calibri" w:hAnsi="Calibri Light" w:cs="Calibri Light"/>
                <w:sz w:val="20"/>
              </w:rPr>
            </w:pPr>
          </w:p>
          <w:p w14:paraId="5FACF0AE" w14:textId="77777777" w:rsidR="0089066A" w:rsidRDefault="00000000">
            <w:pPr>
              <w:pStyle w:val="P68B1DB1-Normale13"/>
              <w:spacing w:after="200" w:line="276" w:lineRule="auto"/>
              <w:textAlignment w:val="baseline"/>
            </w:pPr>
            <w:r>
              <w:t xml:space="preserve">Tecnología de asistencia </w:t>
            </w:r>
          </w:p>
          <w:p w14:paraId="0A8B489C" w14:textId="47F49317" w:rsidR="0089066A" w:rsidRDefault="00F4052D">
            <w:pPr>
              <w:pStyle w:val="P68B1DB1-Normale13"/>
              <w:numPr>
                <w:ilvl w:val="0"/>
                <w:numId w:val="38"/>
              </w:numPr>
              <w:ind w:hanging="357"/>
              <w:textAlignment w:val="baseline"/>
            </w:pPr>
            <w:r>
              <w:t>El software de texto a voz es:</w:t>
            </w:r>
          </w:p>
          <w:p w14:paraId="1C6D2E23" w14:textId="77777777" w:rsidR="0089066A" w:rsidRDefault="00000000">
            <w:pPr>
              <w:pStyle w:val="P68B1DB1-Normale2"/>
              <w:numPr>
                <w:ilvl w:val="2"/>
                <w:numId w:val="38"/>
              </w:numPr>
              <w:ind w:hanging="357"/>
              <w:textAlignment w:val="baseline"/>
            </w:pPr>
            <w:r>
              <w:t>Leer libros para estudiantes</w:t>
            </w:r>
          </w:p>
          <w:p w14:paraId="238FC7AA" w14:textId="72F8EBF0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t>Conv</w:t>
            </w:r>
            <w:r w:rsidR="00F4052D">
              <w:t>ertir</w:t>
            </w:r>
            <w:r>
              <w:t xml:space="preserve"> texto escrito en palabras habladas</w:t>
            </w:r>
          </w:p>
          <w:p w14:paraId="5DEB7B27" w14:textId="77777777" w:rsidR="0089066A" w:rsidRDefault="00000000">
            <w:pPr>
              <w:pStyle w:val="P68B1DB1-Normale2"/>
              <w:numPr>
                <w:ilvl w:val="2"/>
                <w:numId w:val="38"/>
              </w:numPr>
              <w:ind w:hanging="357"/>
              <w:textAlignment w:val="baseline"/>
            </w:pPr>
            <w:r>
              <w:t>Compilar un texto de voz a partir de palabras aleatorias</w:t>
            </w:r>
          </w:p>
          <w:p w14:paraId="6732CFA0" w14:textId="31639AD6" w:rsidR="0089066A" w:rsidRDefault="00000000">
            <w:pPr>
              <w:pStyle w:val="P68B1DB1-Normale13"/>
              <w:numPr>
                <w:ilvl w:val="0"/>
                <w:numId w:val="38"/>
              </w:numPr>
              <w:ind w:hanging="357"/>
              <w:textAlignment w:val="baseline"/>
            </w:pPr>
            <w:r>
              <w:t>Se puede usar software de voz a texto</w:t>
            </w:r>
            <w:r w:rsidR="00F4052D">
              <w:t xml:space="preserve"> para:</w:t>
            </w:r>
          </w:p>
          <w:p w14:paraId="23542371" w14:textId="5537E35A" w:rsidR="0089066A" w:rsidRDefault="00000000">
            <w:pPr>
              <w:pStyle w:val="P68B1DB1-Normale12"/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</w:pPr>
            <w:r>
              <w:lastRenderedPageBreak/>
              <w:t>Toma</w:t>
            </w:r>
            <w:r w:rsidR="00F4052D">
              <w:t>r</w:t>
            </w:r>
            <w:r>
              <w:t xml:space="preserve"> notas</w:t>
            </w:r>
          </w:p>
          <w:p w14:paraId="6DE05DB8" w14:textId="5C19C4D7" w:rsidR="0089066A" w:rsidRDefault="00000000">
            <w:pPr>
              <w:pStyle w:val="P68B1DB1-Normale2"/>
              <w:numPr>
                <w:ilvl w:val="2"/>
                <w:numId w:val="38"/>
              </w:numPr>
              <w:ind w:hanging="357"/>
              <w:textAlignment w:val="baseline"/>
            </w:pPr>
            <w:r>
              <w:t>Llama</w:t>
            </w:r>
            <w:r w:rsidR="00F4052D">
              <w:t>r</w:t>
            </w:r>
            <w:r>
              <w:t xml:space="preserve"> a un profesor</w:t>
            </w:r>
          </w:p>
          <w:p w14:paraId="53785A79" w14:textId="63A16171" w:rsidR="0089066A" w:rsidRDefault="00000000">
            <w:pPr>
              <w:pStyle w:val="P68B1DB1-Normale2"/>
              <w:numPr>
                <w:ilvl w:val="2"/>
                <w:numId w:val="38"/>
              </w:numPr>
              <w:ind w:hanging="357"/>
              <w:textAlignment w:val="baseline"/>
            </w:pPr>
            <w:r>
              <w:t>Habla</w:t>
            </w:r>
            <w:r w:rsidR="00F4052D">
              <w:t>r</w:t>
            </w:r>
            <w:r>
              <w:t xml:space="preserve"> con un amigo</w:t>
            </w:r>
          </w:p>
          <w:p w14:paraId="3B9B19A4" w14:textId="10E6B54F" w:rsidR="0089066A" w:rsidRDefault="00F4052D">
            <w:pPr>
              <w:pStyle w:val="P68B1DB1-Normale13"/>
              <w:numPr>
                <w:ilvl w:val="0"/>
                <w:numId w:val="38"/>
              </w:numPr>
              <w:ind w:hanging="357"/>
              <w:textAlignment w:val="baseline"/>
            </w:pPr>
            <w:r>
              <w:t>El software de lector de pantalla:</w:t>
            </w:r>
          </w:p>
          <w:p w14:paraId="483370BC" w14:textId="7DC652D0" w:rsidR="0089066A" w:rsidRDefault="00000000">
            <w:pPr>
              <w:pStyle w:val="P68B1DB1-Normale2"/>
              <w:numPr>
                <w:ilvl w:val="2"/>
                <w:numId w:val="38"/>
              </w:numPr>
              <w:ind w:hanging="357"/>
              <w:textAlignment w:val="baseline"/>
            </w:pPr>
            <w:r>
              <w:t>Escanea documentos y libros</w:t>
            </w:r>
          </w:p>
          <w:p w14:paraId="7878B310" w14:textId="5F3FFE4E" w:rsidR="0089066A" w:rsidRDefault="00000000">
            <w:pPr>
              <w:pStyle w:val="P68B1DB1-Normale12"/>
              <w:numPr>
                <w:ilvl w:val="2"/>
                <w:numId w:val="38"/>
              </w:numPr>
              <w:ind w:hanging="357"/>
              <w:textAlignment w:val="baseline"/>
            </w:pPr>
            <w:r>
              <w:t xml:space="preserve">Lee en voz alta el texto y otra información en la pantalla de </w:t>
            </w:r>
            <w:r w:rsidR="00F4052D">
              <w:t>un ordenador</w:t>
            </w:r>
            <w:r>
              <w:t xml:space="preserve"> </w:t>
            </w:r>
          </w:p>
          <w:p w14:paraId="497A53B0" w14:textId="229150C3" w:rsidR="0089066A" w:rsidRDefault="00000000">
            <w:pPr>
              <w:pStyle w:val="P68B1DB1-Normale2"/>
              <w:numPr>
                <w:ilvl w:val="2"/>
                <w:numId w:val="38"/>
              </w:numPr>
              <w:ind w:hanging="357"/>
              <w:textAlignment w:val="baseline"/>
            </w:pPr>
            <w:r>
              <w:t xml:space="preserve">Convierte mensajes en pantalla a formato </w:t>
            </w:r>
            <w:r w:rsidR="00F4052D">
              <w:t>e</w:t>
            </w:r>
            <w:r>
              <w:t>book.</w:t>
            </w:r>
          </w:p>
          <w:p w14:paraId="31A9CC0F" w14:textId="0DB8B574" w:rsidR="0089066A" w:rsidRDefault="00000000">
            <w:pPr>
              <w:pStyle w:val="P68B1DB1-Normale13"/>
              <w:numPr>
                <w:ilvl w:val="0"/>
                <w:numId w:val="38"/>
              </w:numPr>
              <w:ind w:hanging="357"/>
              <w:textAlignment w:val="baseline"/>
            </w:pPr>
            <w:r>
              <w:t xml:space="preserve">OCR es </w:t>
            </w:r>
            <w:r w:rsidR="00F4052D">
              <w:t>un acrónimo</w:t>
            </w:r>
            <w:r>
              <w:t xml:space="preserve"> para</w:t>
            </w:r>
            <w:r w:rsidR="00F4052D">
              <w:t>:</w:t>
            </w:r>
          </w:p>
          <w:p w14:paraId="5A0617B1" w14:textId="77777777" w:rsidR="0089066A" w:rsidRDefault="00000000">
            <w:pPr>
              <w:pStyle w:val="P68B1DB1-Normale2"/>
              <w:numPr>
                <w:ilvl w:val="2"/>
                <w:numId w:val="38"/>
              </w:numPr>
              <w:ind w:hanging="357"/>
              <w:textAlignment w:val="baseline"/>
            </w:pPr>
            <w:r>
              <w:t>Clasificación de la claridad ocular</w:t>
            </w:r>
          </w:p>
          <w:p w14:paraId="36C7BCA4" w14:textId="77777777" w:rsidR="0089066A" w:rsidRDefault="00000000">
            <w:pPr>
              <w:pStyle w:val="P68B1DB1-Normale2"/>
              <w:numPr>
                <w:ilvl w:val="2"/>
                <w:numId w:val="38"/>
              </w:numPr>
              <w:ind w:hanging="357"/>
              <w:textAlignment w:val="baseline"/>
            </w:pPr>
            <w:r>
              <w:t>Respuesta de coordenadas ortogonales</w:t>
            </w:r>
          </w:p>
          <w:p w14:paraId="660C096E" w14:textId="6EC3D41D" w:rsidR="0089066A" w:rsidRDefault="00000000">
            <w:pPr>
              <w:pStyle w:val="P68B1DB1-Normale12"/>
              <w:numPr>
                <w:ilvl w:val="2"/>
                <w:numId w:val="38"/>
              </w:numPr>
              <w:ind w:hanging="357"/>
              <w:textAlignment w:val="baseline"/>
            </w:pPr>
            <w:r>
              <w:t>Reconocimiento óptico de caracteres</w:t>
            </w:r>
          </w:p>
        </w:tc>
      </w:tr>
      <w:tr w:rsidR="0089066A" w14:paraId="34976A0F" w14:textId="77777777">
        <w:trPr>
          <w:trHeight w:val="272"/>
        </w:trPr>
        <w:tc>
          <w:tcPr>
            <w:tcW w:w="2659" w:type="dxa"/>
            <w:vMerge w:val="restart"/>
            <w:shd w:val="clear" w:color="auto" w:fill="9A2583"/>
          </w:tcPr>
          <w:p w14:paraId="0DB6A087" w14:textId="77777777" w:rsidR="0089066A" w:rsidRDefault="00000000">
            <w:pPr>
              <w:pStyle w:val="P68B1DB1-Normale14"/>
              <w:spacing w:after="200" w:line="276" w:lineRule="auto"/>
              <w:rPr>
                <w:rFonts w:eastAsia="Times New Roman"/>
              </w:rPr>
            </w:pPr>
            <w:r>
              <w:lastRenderedPageBreak/>
              <w:t>Conjunto de herramientas (directrices, mejores prácticas, lista de verificación, lecciones aprendidas...)</w:t>
            </w:r>
          </w:p>
        </w:tc>
        <w:tc>
          <w:tcPr>
            <w:tcW w:w="1787" w:type="dxa"/>
            <w:shd w:val="clear" w:color="auto" w:fill="auto"/>
          </w:tcPr>
          <w:p w14:paraId="32392081" w14:textId="77777777" w:rsidR="0089066A" w:rsidRDefault="00000000">
            <w:pPr>
              <w:pStyle w:val="P68B1DB1-Normale8"/>
              <w:tabs>
                <w:tab w:val="left" w:pos="3516"/>
              </w:tabs>
              <w:spacing w:after="200" w:line="276" w:lineRule="auto"/>
            </w:pPr>
            <w:r>
              <w:t>Nombre</w:t>
            </w:r>
            <w:r>
              <w:tab/>
            </w:r>
          </w:p>
        </w:tc>
        <w:tc>
          <w:tcPr>
            <w:tcW w:w="5244" w:type="dxa"/>
            <w:shd w:val="clear" w:color="auto" w:fill="auto"/>
          </w:tcPr>
          <w:p w14:paraId="54A0B6F3" w14:textId="7698EFC5" w:rsidR="0089066A" w:rsidRDefault="00000000">
            <w:pPr>
              <w:pStyle w:val="P68B1DB1-Normale2"/>
              <w:tabs>
                <w:tab w:val="left" w:pos="3516"/>
              </w:tabs>
              <w:spacing w:after="200" w:line="276" w:lineRule="auto"/>
            </w:pPr>
            <w:r>
              <w:t xml:space="preserve">Google </w:t>
            </w:r>
            <w:r w:rsidR="00F4052D">
              <w:t>D</w:t>
            </w:r>
            <w:r>
              <w:t xml:space="preserve">ocs como </w:t>
            </w:r>
            <w:r w:rsidR="00F4052D">
              <w:t>compañero de estudios</w:t>
            </w:r>
          </w:p>
        </w:tc>
      </w:tr>
      <w:tr w:rsidR="0089066A" w14:paraId="59BEA84D" w14:textId="77777777">
        <w:trPr>
          <w:trHeight w:val="272"/>
        </w:trPr>
        <w:tc>
          <w:tcPr>
            <w:tcW w:w="2659" w:type="dxa"/>
            <w:vMerge/>
            <w:shd w:val="clear" w:color="auto" w:fill="9A2583"/>
          </w:tcPr>
          <w:p w14:paraId="2FCC9CDD" w14:textId="77777777" w:rsidR="0089066A" w:rsidRDefault="0089066A">
            <w:pPr>
              <w:spacing w:after="200" w:line="276" w:lineRule="auto"/>
              <w:rPr>
                <w:rFonts w:asciiTheme="minorHAnsi" w:eastAsia="Calibri" w:hAnsiTheme="minorHAnsi" w:cstheme="minorHAnsi"/>
                <w:color w:val="FFFFFF"/>
                <w:sz w:val="20"/>
              </w:rPr>
            </w:pPr>
          </w:p>
        </w:tc>
        <w:tc>
          <w:tcPr>
            <w:tcW w:w="1787" w:type="dxa"/>
            <w:shd w:val="clear" w:color="auto" w:fill="auto"/>
          </w:tcPr>
          <w:p w14:paraId="57AA94D6" w14:textId="77777777" w:rsidR="0089066A" w:rsidRDefault="00000000">
            <w:pPr>
              <w:pStyle w:val="P68B1DB1-Normale8"/>
              <w:tabs>
                <w:tab w:val="left" w:pos="3516"/>
              </w:tabs>
              <w:spacing w:after="200" w:line="276" w:lineRule="auto"/>
            </w:pPr>
            <w:r>
              <w:t>Descripción</w:t>
            </w:r>
          </w:p>
        </w:tc>
        <w:tc>
          <w:tcPr>
            <w:tcW w:w="5244" w:type="dxa"/>
            <w:shd w:val="clear" w:color="auto" w:fill="auto"/>
          </w:tcPr>
          <w:p w14:paraId="461CCBAE" w14:textId="3D5EE9F9" w:rsidR="0089066A" w:rsidRDefault="00000000">
            <w:pPr>
              <w:pStyle w:val="P68B1DB1-Normale2"/>
              <w:tabs>
                <w:tab w:val="left" w:pos="3516"/>
              </w:tabs>
              <w:spacing w:after="200" w:line="276" w:lineRule="auto"/>
            </w:pPr>
            <w:r>
              <w:t>Una guía práctica para los documentos de Google que proporciona funciones de texto a voz, OCR, diccionario y traducción para ayudar a los estudiantes con dificultades de lectura y escritura.</w:t>
            </w:r>
          </w:p>
        </w:tc>
      </w:tr>
      <w:tr w:rsidR="0089066A" w:rsidRPr="001E75C9" w14:paraId="10EE06DE" w14:textId="77777777">
        <w:trPr>
          <w:trHeight w:val="533"/>
        </w:trPr>
        <w:tc>
          <w:tcPr>
            <w:tcW w:w="2659" w:type="dxa"/>
            <w:vMerge/>
            <w:shd w:val="clear" w:color="auto" w:fill="9A2583"/>
          </w:tcPr>
          <w:p w14:paraId="024B86DD" w14:textId="77777777" w:rsidR="0089066A" w:rsidRDefault="0089066A">
            <w:pPr>
              <w:spacing w:after="200" w:line="276" w:lineRule="auto"/>
              <w:rPr>
                <w:rFonts w:asciiTheme="minorHAnsi" w:eastAsia="Calibri" w:hAnsiTheme="minorHAnsi" w:cstheme="minorHAnsi"/>
                <w:color w:val="FFFFFF"/>
                <w:sz w:val="20"/>
              </w:rPr>
            </w:pPr>
          </w:p>
        </w:tc>
        <w:tc>
          <w:tcPr>
            <w:tcW w:w="1787" w:type="dxa"/>
            <w:shd w:val="clear" w:color="auto" w:fill="auto"/>
          </w:tcPr>
          <w:p w14:paraId="26818D8D" w14:textId="77777777" w:rsidR="0089066A" w:rsidRDefault="00000000">
            <w:pPr>
              <w:pStyle w:val="P68B1DB1-Normale8"/>
              <w:tabs>
                <w:tab w:val="left" w:pos="3516"/>
              </w:tabs>
              <w:spacing w:after="200" w:line="276" w:lineRule="auto"/>
            </w:pPr>
            <w:r>
              <w:t>Nombre del archivo</w:t>
            </w:r>
          </w:p>
        </w:tc>
        <w:tc>
          <w:tcPr>
            <w:tcW w:w="5244" w:type="dxa"/>
            <w:shd w:val="clear" w:color="auto" w:fill="auto"/>
          </w:tcPr>
          <w:p w14:paraId="532015B8" w14:textId="4516CDE0" w:rsidR="0089066A" w:rsidRPr="007E4C0F" w:rsidRDefault="00000000">
            <w:pPr>
              <w:pStyle w:val="P68B1DB1-Normale2"/>
              <w:tabs>
                <w:tab w:val="left" w:pos="3516"/>
              </w:tabs>
              <w:spacing w:after="200" w:line="276" w:lineRule="auto"/>
              <w:rPr>
                <w:lang w:val="en-GB"/>
              </w:rPr>
            </w:pPr>
            <w:r w:rsidRPr="007E4C0F">
              <w:rPr>
                <w:lang w:val="en-GB"/>
              </w:rPr>
              <w:t>RESET_PR3_AH_TOOL_</w:t>
            </w:r>
            <w:r w:rsidR="00F4052D" w:rsidRPr="007E4C0F">
              <w:rPr>
                <w:lang w:val="en-GB"/>
              </w:rPr>
              <w:t>Digital training students special needs</w:t>
            </w:r>
            <w:r w:rsidRPr="007E4C0F">
              <w:rPr>
                <w:lang w:val="en-GB"/>
              </w:rPr>
              <w:t>_ES</w:t>
            </w:r>
          </w:p>
        </w:tc>
      </w:tr>
      <w:tr w:rsidR="0089066A" w:rsidRPr="001E75C9" w14:paraId="74A0B590" w14:textId="77777777">
        <w:tc>
          <w:tcPr>
            <w:tcW w:w="2659" w:type="dxa"/>
            <w:shd w:val="clear" w:color="auto" w:fill="auto"/>
          </w:tcPr>
          <w:p w14:paraId="168A3004" w14:textId="77777777" w:rsidR="0089066A" w:rsidRDefault="00000000">
            <w:pPr>
              <w:pStyle w:val="P68B1DB1-Normale3"/>
              <w:spacing w:after="200" w:line="276" w:lineRule="auto"/>
            </w:pPr>
            <w:r>
              <w:t>Recursos (vídeos, enlace de referencia) 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1330FC92" w14:textId="11B8A7FC" w:rsidR="0089066A" w:rsidRPr="002507FC" w:rsidRDefault="00000000">
            <w:pPr>
              <w:spacing w:after="200" w:line="276" w:lineRule="auto"/>
              <w:rPr>
                <w:rFonts w:ascii="Calibri Light" w:hAnsi="Calibri Light" w:cs="Calibri Light"/>
                <w:sz w:val="20"/>
                <w:lang w:val="en-GB"/>
              </w:rPr>
            </w:pPr>
            <w:hyperlink r:id="rId9" w:history="1">
              <w:r w:rsidRPr="002507FC">
                <w:rPr>
                  <w:lang w:val="en-GB"/>
                </w:rPr>
                <w:t>https://docs.google.com/</w:t>
              </w:r>
            </w:hyperlink>
          </w:p>
          <w:p w14:paraId="4E48A1FE" w14:textId="77777777" w:rsidR="0089066A" w:rsidRPr="002507FC" w:rsidRDefault="00000000">
            <w:pPr>
              <w:pStyle w:val="P68B1DB1-Bibliografia15"/>
              <w:rPr>
                <w:lang w:val="en-GB"/>
              </w:rPr>
            </w:pPr>
            <w:r>
              <w:fldChar w:fldCharType="begin"/>
            </w:r>
            <w:r w:rsidRPr="002507FC">
              <w:rPr>
                <w:lang w:val="en-GB"/>
              </w:rPr>
              <w:instrText xml:space="preserve"> ADDIN ZOTERO_BIBL {"uncited":[],"omitted":[],"custom":[]} CSL_BIBLIOGRAPHY </w:instrText>
            </w:r>
            <w:r>
              <w:fldChar w:fldCharType="separate"/>
            </w:r>
            <w:r w:rsidRPr="002507FC">
              <w:rPr>
                <w:i/>
                <w:lang w:val="en-GB"/>
              </w:rPr>
              <w:t>Read&amp;Write for Google Chrome</w:t>
            </w:r>
            <w:r w:rsidRPr="002507FC">
              <w:rPr>
                <w:i/>
                <w:vertAlign w:val="superscript"/>
                <w:lang w:val="en-GB"/>
              </w:rPr>
              <w:t>TM</w:t>
            </w:r>
            <w:r w:rsidRPr="002507FC">
              <w:rPr>
                <w:lang w:val="en-GB"/>
              </w:rPr>
              <w:t>. (n.d.). Retrieved 3 February 2023, from https://chrome.google.com/webstore/detail/readwrite-for-google-chro/inoeonmfapjbbkmdafoankkfajkcphgd</w:t>
            </w:r>
          </w:p>
          <w:p w14:paraId="537B5D5F" w14:textId="77777777" w:rsidR="0089066A" w:rsidRPr="002507FC" w:rsidRDefault="00000000">
            <w:pPr>
              <w:pStyle w:val="Bibliografa"/>
              <w:rPr>
                <w:rFonts w:ascii="Calibri Light" w:hAnsi="Calibri Light" w:cs="Calibri Light"/>
                <w:sz w:val="20"/>
                <w:lang w:val="en-GB"/>
              </w:rPr>
            </w:pPr>
            <w:r w:rsidRPr="002507FC">
              <w:rPr>
                <w:rFonts w:ascii="Calibri Light" w:hAnsi="Calibri Light" w:cs="Calibri Light"/>
                <w:i/>
                <w:sz w:val="20"/>
                <w:lang w:val="en-GB"/>
              </w:rPr>
              <w:t>Special needs education for adults</w:t>
            </w:r>
            <w:r w:rsidRPr="002507FC">
              <w:rPr>
                <w:rFonts w:ascii="Calibri Light" w:hAnsi="Calibri Light" w:cs="Calibri Light"/>
                <w:sz w:val="20"/>
                <w:lang w:val="en-GB"/>
              </w:rPr>
              <w:t>. (n.d.). Retrieved 3 February 2023, from https://lifeindenmark.borger.dk/school-and-education/education-for-adults/special-needs-education-for-adults</w:t>
            </w:r>
          </w:p>
          <w:p w14:paraId="3EB9E605" w14:textId="77777777" w:rsidR="0089066A" w:rsidRPr="002507FC" w:rsidRDefault="00000000">
            <w:pPr>
              <w:pStyle w:val="Bibliografa"/>
              <w:rPr>
                <w:rFonts w:ascii="Calibri Light" w:hAnsi="Calibri Light" w:cs="Calibri Light"/>
                <w:sz w:val="20"/>
                <w:lang w:val="en-GB"/>
              </w:rPr>
            </w:pPr>
            <w:r w:rsidRPr="002507FC">
              <w:rPr>
                <w:rFonts w:ascii="Calibri Light" w:hAnsi="Calibri Light" w:cs="Calibri Light"/>
                <w:sz w:val="20"/>
                <w:lang w:val="en-GB"/>
              </w:rPr>
              <w:t xml:space="preserve">Stougaard Pedersen, B., Engberg, M., Have, I., Henkel, A. Q., Mygind, S., &amp; Bundgaard Svendsen, H. (2021). To Move, to Touch, to Listen: Multisensory Aspects of the Digital Reading Condition. </w:t>
            </w:r>
            <w:r w:rsidRPr="002507FC">
              <w:rPr>
                <w:rFonts w:ascii="Calibri Light" w:hAnsi="Calibri Light" w:cs="Calibri Light"/>
                <w:i/>
                <w:sz w:val="20"/>
                <w:lang w:val="en-GB"/>
              </w:rPr>
              <w:t>Poetics Today</w:t>
            </w:r>
            <w:r w:rsidRPr="002507FC">
              <w:rPr>
                <w:rFonts w:ascii="Calibri Light" w:hAnsi="Calibri Light" w:cs="Calibri Light"/>
                <w:sz w:val="20"/>
                <w:lang w:val="en-GB"/>
              </w:rPr>
              <w:t xml:space="preserve">, </w:t>
            </w:r>
            <w:r w:rsidRPr="002507FC">
              <w:rPr>
                <w:rFonts w:ascii="Calibri Light" w:hAnsi="Calibri Light" w:cs="Calibri Light"/>
                <w:i/>
                <w:sz w:val="20"/>
                <w:lang w:val="en-GB"/>
              </w:rPr>
              <w:t>42</w:t>
            </w:r>
            <w:r w:rsidRPr="002507FC">
              <w:rPr>
                <w:rFonts w:ascii="Calibri Light" w:hAnsi="Calibri Light" w:cs="Calibri Light"/>
                <w:sz w:val="20"/>
                <w:lang w:val="en-GB"/>
              </w:rPr>
              <w:t>(2), 281–300. https://doi.org/10.1215/03335372-8883262</w:t>
            </w:r>
          </w:p>
          <w:p w14:paraId="7CBA25DB" w14:textId="77777777" w:rsidR="0089066A" w:rsidRPr="002507FC" w:rsidRDefault="00000000">
            <w:pPr>
              <w:pStyle w:val="Bibliografa"/>
              <w:rPr>
                <w:rFonts w:ascii="Calibri Light" w:hAnsi="Calibri Light" w:cs="Calibri Light"/>
                <w:sz w:val="20"/>
                <w:lang w:val="en-GB"/>
              </w:rPr>
            </w:pPr>
            <w:r w:rsidRPr="002507FC">
              <w:rPr>
                <w:rFonts w:ascii="Calibri Light" w:hAnsi="Calibri Light" w:cs="Calibri Light"/>
                <w:sz w:val="20"/>
                <w:lang w:val="en-GB"/>
              </w:rPr>
              <w:t xml:space="preserve">Turner, M., &amp; Rack, J. (Eds.). (2005). </w:t>
            </w:r>
            <w:r w:rsidRPr="002507FC">
              <w:rPr>
                <w:rFonts w:ascii="Calibri Light" w:hAnsi="Calibri Light" w:cs="Calibri Light"/>
                <w:i/>
                <w:sz w:val="20"/>
                <w:lang w:val="en-GB"/>
              </w:rPr>
              <w:t>The Study of Dyslexia</w:t>
            </w:r>
            <w:r w:rsidRPr="002507FC">
              <w:rPr>
                <w:rFonts w:ascii="Calibri Light" w:hAnsi="Calibri Light" w:cs="Calibri Light"/>
                <w:sz w:val="20"/>
                <w:lang w:val="en-GB"/>
              </w:rPr>
              <w:t>. Springer-Verlag. https://doi.org/10.1007/b101181</w:t>
            </w:r>
          </w:p>
          <w:p w14:paraId="4E60DA3A" w14:textId="447CD86E" w:rsidR="0089066A" w:rsidRPr="002507FC" w:rsidRDefault="00000000">
            <w:pPr>
              <w:spacing w:after="200" w:line="276" w:lineRule="auto"/>
              <w:rPr>
                <w:rFonts w:ascii="Calibri Light" w:hAnsi="Calibri Light" w:cs="Calibri Light"/>
                <w:sz w:val="20"/>
                <w:lang w:val="en-GB"/>
              </w:rPr>
            </w:pPr>
            <w:r>
              <w:rPr>
                <w:rFonts w:ascii="Calibri Light" w:hAnsi="Calibri Light" w:cs="Calibri Light"/>
                <w:sz w:val="20"/>
              </w:rPr>
              <w:lastRenderedPageBreak/>
              <w:fldChar w:fldCharType="end"/>
            </w:r>
          </w:p>
        </w:tc>
      </w:tr>
      <w:tr w:rsidR="0089066A" w14:paraId="0DBB4049" w14:textId="77777777">
        <w:tc>
          <w:tcPr>
            <w:tcW w:w="2659" w:type="dxa"/>
            <w:shd w:val="clear" w:color="auto" w:fill="9A2583"/>
          </w:tcPr>
          <w:p w14:paraId="546254FD" w14:textId="77777777" w:rsidR="0089066A" w:rsidRDefault="00000000">
            <w:pPr>
              <w:pStyle w:val="P68B1DB1-Normale1"/>
              <w:spacing w:after="200" w:line="276" w:lineRule="auto"/>
            </w:pPr>
            <w:r>
              <w:lastRenderedPageBreak/>
              <w:t>Material relacionado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5B635B87" w14:textId="77777777" w:rsidR="0089066A" w:rsidRDefault="0089066A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</w:rPr>
            </w:pPr>
          </w:p>
        </w:tc>
      </w:tr>
      <w:tr w:rsidR="0089066A" w:rsidRPr="001E75C9" w14:paraId="5C1E3BDC" w14:textId="77777777">
        <w:tc>
          <w:tcPr>
            <w:tcW w:w="2659" w:type="dxa"/>
            <w:shd w:val="clear" w:color="auto" w:fill="auto"/>
          </w:tcPr>
          <w:p w14:paraId="639DD5C2" w14:textId="77777777" w:rsidR="0089066A" w:rsidRDefault="00000000">
            <w:pPr>
              <w:pStyle w:val="P68B1DB1-Normale3"/>
              <w:spacing w:after="200" w:line="276" w:lineRule="auto"/>
            </w:pPr>
            <w:r>
              <w:t>PPT relacionado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91E57E2" w14:textId="0DDC63AB" w:rsidR="0089066A" w:rsidRPr="00F4052D" w:rsidRDefault="00000000">
            <w:pPr>
              <w:pStyle w:val="P68B1DB1-Normale2"/>
              <w:spacing w:after="200" w:line="276" w:lineRule="auto"/>
              <w:rPr>
                <w:lang w:val="en-GB"/>
              </w:rPr>
            </w:pPr>
            <w:r w:rsidRPr="00F4052D">
              <w:rPr>
                <w:lang w:val="en-GB"/>
              </w:rPr>
              <w:t>RESET_PR3_AH_</w:t>
            </w:r>
            <w:r w:rsidR="00F4052D" w:rsidRPr="00F4052D">
              <w:rPr>
                <w:lang w:val="en-GB"/>
              </w:rPr>
              <w:t>Digital training students special needs</w:t>
            </w:r>
            <w:r w:rsidRPr="00F4052D">
              <w:rPr>
                <w:lang w:val="en-GB"/>
              </w:rPr>
              <w:t>_ppt_ES</w:t>
            </w:r>
          </w:p>
        </w:tc>
      </w:tr>
      <w:tr w:rsidR="0089066A" w14:paraId="0463A3DC" w14:textId="77777777">
        <w:tc>
          <w:tcPr>
            <w:tcW w:w="2659" w:type="dxa"/>
            <w:shd w:val="clear" w:color="auto" w:fill="9A2583"/>
          </w:tcPr>
          <w:p w14:paraId="0EEB610F" w14:textId="77777777" w:rsidR="0089066A" w:rsidRDefault="00000000">
            <w:pPr>
              <w:pStyle w:val="P68B1DB1-Normale1"/>
              <w:spacing w:after="200" w:line="276" w:lineRule="auto"/>
              <w:rPr>
                <w:rFonts w:eastAsia="Calibri"/>
              </w:rPr>
            </w:pPr>
            <w:r>
              <w:t>Bibliografía 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76F732C5" w14:textId="77777777" w:rsidR="0089066A" w:rsidRDefault="0089066A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</w:rPr>
            </w:pPr>
          </w:p>
        </w:tc>
      </w:tr>
      <w:tr w:rsidR="0089066A" w14:paraId="5C6AC25B" w14:textId="77777777">
        <w:tc>
          <w:tcPr>
            <w:tcW w:w="2659" w:type="dxa"/>
            <w:shd w:val="clear" w:color="auto" w:fill="auto"/>
          </w:tcPr>
          <w:p w14:paraId="7D91DECC" w14:textId="77777777" w:rsidR="0089066A" w:rsidRDefault="00000000">
            <w:pPr>
              <w:pStyle w:val="P68B1DB1-Normale3"/>
              <w:spacing w:after="200" w:line="276" w:lineRule="auto"/>
              <w:rPr>
                <w:rFonts w:eastAsia="Calibri"/>
              </w:rPr>
            </w:pPr>
            <w:r>
              <w:t>Proporcionado por 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601D3AEF" w14:textId="237C4AF1" w:rsidR="0089066A" w:rsidRDefault="00000000">
            <w:pPr>
              <w:pStyle w:val="P68B1DB1-Normale2"/>
              <w:spacing w:after="200" w:line="276" w:lineRule="auto"/>
            </w:pPr>
            <w:r>
              <w:t>Aalborg Handelsskole</w:t>
            </w:r>
          </w:p>
        </w:tc>
      </w:tr>
    </w:tbl>
    <w:p w14:paraId="3494DA14" w14:textId="77777777" w:rsidR="0089066A" w:rsidRDefault="0089066A"/>
    <w:sectPr w:rsidR="0089066A">
      <w:headerReference w:type="default" r:id="rId10"/>
      <w:footerReference w:type="default" r:id="rId11"/>
      <w:type w:val="continuous"/>
      <w:pgSz w:w="11900" w:h="16850"/>
      <w:pgMar w:top="2268" w:right="1077" w:bottom="284" w:left="1077" w:header="567" w:footer="454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E42311" w14:textId="77777777" w:rsidR="00FC4338" w:rsidRDefault="00FC4338">
      <w:r>
        <w:separator/>
      </w:r>
    </w:p>
  </w:endnote>
  <w:endnote w:type="continuationSeparator" w:id="0">
    <w:p w14:paraId="34442E2D" w14:textId="77777777" w:rsidR="00FC4338" w:rsidRDefault="00FC43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MT">
    <w:altName w:val="Arial"/>
    <w:charset w:val="01"/>
    <w:family w:val="swiss"/>
    <w:pitch w:val="variable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3D6B9" w14:textId="27BAA49D" w:rsidR="0089066A" w:rsidRDefault="00000000">
    <w:pPr>
      <w:pStyle w:val="P68B1DB1-Corpotesto18"/>
    </w:pPr>
    <w:r>
      <w:rPr>
        <w:noProof/>
      </w:rPr>
      <mc:AlternateContent>
        <mc:Choice Requires="wpg">
          <w:drawing>
            <wp:anchor distT="0" distB="0" distL="114300" distR="114300" simplePos="0" relativeHeight="251735552" behindDoc="0" locked="0" layoutInCell="1" allowOverlap="1" wp14:anchorId="53155CFC" wp14:editId="2986F0DB">
              <wp:simplePos x="0" y="0"/>
              <wp:positionH relativeFrom="page">
                <wp:posOffset>754380</wp:posOffset>
              </wp:positionH>
              <wp:positionV relativeFrom="page">
                <wp:posOffset>9606280</wp:posOffset>
              </wp:positionV>
              <wp:extent cx="1581150" cy="95250"/>
              <wp:effectExtent l="0" t="0" r="0" b="0"/>
              <wp:wrapTopAndBottom/>
              <wp:docPr id="2" name="Gruppo 2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1581150" cy="95250"/>
                        <a:chOff x="0" y="0"/>
                        <a:chExt cx="1581150" cy="95250"/>
                      </a:xfrm>
                    </wpg:grpSpPr>
                    <pic:pic xmlns:pic="http://schemas.openxmlformats.org/drawingml/2006/picture">
                      <pic:nvPicPr>
                        <pic:cNvPr id="49" name="Image3.png"/>
                        <pic:cNvPicPr>
                          <a:picLocks noChangeAspect="1"/>
                        </pic:cNvPicPr>
                      </pic:nvPicPr>
                      <pic:blipFill>
                        <a:blip r:embed="rId1" cstate="print"/>
                        <a:stretch>
                          <a:fillRect/>
                        </a:stretch>
                      </pic:blipFill>
                      <pic:spPr>
                        <a:xfrm>
                          <a:off x="4191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0" name="Image4.png"/>
                        <pic:cNvPicPr>
                          <a:picLocks noChangeAspect="1"/>
                        </pic:cNvPicPr>
                      </pic:nvPicPr>
                      <pic:blipFill>
                        <a:blip r:embed="rId2" cstate="print"/>
                        <a:stretch>
                          <a:fillRect/>
                        </a:stretch>
                      </pic:blipFill>
                      <pic:spPr>
                        <a:xfrm>
                          <a:off x="6400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1" name="Image5.png"/>
                        <pic:cNvPicPr>
                          <a:picLocks noChangeAspect="1"/>
                        </pic:cNvPicPr>
                      </pic:nvPicPr>
                      <pic:blipFill>
                        <a:blip r:embed="rId3" cstate="print"/>
                        <a:stretch>
                          <a:fillRect/>
                        </a:stretch>
                      </pic:blipFill>
                      <pic:spPr>
                        <a:xfrm>
                          <a:off x="8534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2" name="Image6.png"/>
                        <pic:cNvPicPr>
                          <a:picLocks noChangeAspect="1"/>
                        </pic:cNvPicPr>
                      </pic:nvPicPr>
                      <pic:blipFill>
                        <a:blip r:embed="rId4" cstate="print"/>
                        <a:stretch>
                          <a:fillRect/>
                        </a:stretch>
                      </pic:blipFill>
                      <pic:spPr>
                        <a:xfrm>
                          <a:off x="10591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3" name="Image9.png"/>
                        <pic:cNvPicPr>
                          <a:picLocks noChangeAspect="1"/>
                        </pic:cNvPicPr>
                      </pic:nvPicPr>
                      <pic:blipFill>
                        <a:blip r:embed="rId5" cstate="print"/>
                        <a:stretch>
                          <a:fillRect/>
                        </a:stretch>
                      </pic:blipFill>
                      <pic:spPr>
                        <a:xfrm>
                          <a:off x="12725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4" name="Image2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14859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47" name="Image1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48" name="Image2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21336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</wp:anchor>
          </w:drawing>
        </mc:Choice>
        <mc:Fallback>
          <w:pict>
            <v:group w14:anchorId="5EAD593C" id="Gruppo 2" o:spid="_x0000_s1026" style="position:absolute;margin-left:59.4pt;margin-top:756.4pt;width:124.5pt;height:7.5pt;z-index:251735552;mso-position-horizontal-relative:page;mso-position-vertical-relative:page" coordsize="15811,9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3.png" o:spid="_x0000_s1027" type="#_x0000_t75" style="position:absolute;left:4191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">
                <v:imagedata r:id="rId8" o:title=""/>
              </v:shape>
              <v:shape id="Image4.png" o:spid="_x0000_s1028" type="#_x0000_t75" style="position:absolute;left:6400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">
                <v:imagedata r:id="rId9" o:title=""/>
              </v:shape>
              <v:shape id="Image5.png" o:spid="_x0000_s1029" type="#_x0000_t75" style="position:absolute;left:8534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">
                <v:imagedata r:id="rId10" o:title=""/>
              </v:shape>
              <v:shape id="Image6.png" o:spid="_x0000_s1030" type="#_x0000_t75" style="position:absolute;left:10591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">
                <v:imagedata r:id="rId11" o:title=""/>
              </v:shape>
              <v:shape id="Image9.png" o:spid="_x0000_s1031" type="#_x0000_t75" style="position:absolute;left:12725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">
                <v:imagedata r:id="rId12" o:title=""/>
              </v:shape>
              <v:shape id="Image2.png" o:spid="_x0000_s1032" type="#_x0000_t75" style="position:absolute;left:14859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">
                <v:imagedata r:id="rId13" o:title=""/>
              </v:shape>
              <v:shape id="Image1.png" o:spid="_x0000_s1033" type="#_x0000_t75" style="position:absolute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">
                <v:imagedata r:id="rId14" o:title=""/>
              </v:shape>
              <v:shape id="Image2.png" o:spid="_x0000_s1034" type="#_x0000_t75" style="position:absolute;left:2133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">
                <v:imagedata r:id="rId13" o:title=""/>
              </v:shape>
              <w10:wrap type="topAndBottom"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709952" behindDoc="1" locked="0" layoutInCell="1" allowOverlap="1" wp14:anchorId="66B0C844" wp14:editId="3E49DF98">
              <wp:simplePos x="0" y="0"/>
              <wp:positionH relativeFrom="page">
                <wp:posOffset>2495550</wp:posOffset>
              </wp:positionH>
              <wp:positionV relativeFrom="paragraph">
                <wp:posOffset>49530</wp:posOffset>
              </wp:positionV>
              <wp:extent cx="4273550" cy="1270"/>
              <wp:effectExtent l="0" t="0" r="0" b="0"/>
              <wp:wrapTopAndBottom/>
              <wp:docPr id="56" name="Forma libre: forma 5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 bwMode="auto">
                      <a:xfrm>
                        <a:off x="0" y="0"/>
                        <a:ext cx="4273550" cy="1270"/>
                      </a:xfrm>
                      <a:custGeom>
                        <a:avLst/>
                        <a:gdLst>
                          <a:gd name="T0" fmla="+- 0 3930 3930"/>
                          <a:gd name="T1" fmla="*/ T0 w 6730"/>
                          <a:gd name="T2" fmla="+- 0 10660 3930"/>
                          <a:gd name="T3" fmla="*/ T2 w 6730"/>
                        </a:gdLst>
                        <a:ahLst/>
                        <a:cxnLst>
                          <a:cxn ang="0">
                            <a:pos x="T1" y="0"/>
                          </a:cxn>
                          <a:cxn ang="0">
                            <a:pos x="T3" y="0"/>
                          </a:cxn>
                        </a:cxnLst>
                        <a:rect l="0" t="0" r="r" b="b"/>
                        <a:pathLst>
                          <a:path w="6730">
                            <a:moveTo>
                              <a:pt x="0" y="0"/>
                            </a:moveTo>
                            <a:lnTo>
                              <a:pt x="6730" y="0"/>
                            </a:lnTo>
                          </a:path>
                        </a:pathLst>
                      </a:custGeom>
                      <a:noFill/>
                      <a:ln w="28551">
                        <a:solidFill>
                          <a:srgbClr val="000000"/>
                        </a:solidFill>
                        <a:prstDash val="solid"/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5238F0EE" id="Forma libre: forma 56" o:spid="_x0000_s1026" style="position:absolute;margin-left:196.5pt;margin-top:3.9pt;width:336.5pt;height:.1pt;z-index:-251606528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6730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" path="m,l6730,e" filled="f" strokeweight=".79308mm">
              <v:path arrowok="t" o:connecttype="custom" o:connectlocs="0,0;4273550,0" o:connectangles="0,0"/>
              <w10:wrap type="topAndBottom" anchorx="page"/>
            </v:shape>
          </w:pict>
        </mc:Fallback>
      </mc:AlternateContent>
    </w:r>
  </w:p>
  <w:p w14:paraId="13A8FA11" w14:textId="01A7631D" w:rsidR="0089066A" w:rsidRDefault="00000000">
    <w:pPr>
      <w:pStyle w:val="P68B1DB1-Corpotesto18"/>
      <w:spacing w:before="120" w:line="278" w:lineRule="auto"/>
      <w:ind w:left="2852" w:right="113"/>
      <w:jc w:val="both"/>
    </w:pPr>
    <w:r>
      <w:rPr>
        <w:noProof/>
      </w:rPr>
      <w:drawing>
        <wp:anchor distT="0" distB="0" distL="0" distR="0" simplePos="0" relativeHeight="251647488" behindDoc="0" locked="0" layoutInCell="1" allowOverlap="1" wp14:anchorId="186DFF9F" wp14:editId="5A168DB1">
          <wp:simplePos x="0" y="0"/>
          <wp:positionH relativeFrom="page">
            <wp:posOffset>756285</wp:posOffset>
          </wp:positionH>
          <wp:positionV relativeFrom="paragraph">
            <wp:posOffset>64770</wp:posOffset>
          </wp:positionV>
          <wp:extent cx="1636395" cy="342265"/>
          <wp:effectExtent l="0" t="0" r="0" b="635"/>
          <wp:wrapNone/>
          <wp:docPr id="12" name="Image10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6" name="Image10.png"/>
                  <pic:cNvPicPr/>
                </pic:nvPicPr>
                <pic:blipFill>
                  <a:blip r:embed="rId15" cstate="print"/>
                  <a:stretch>
                    <a:fillRect/>
                  </a:stretch>
                </pic:blipFill>
                <pic:spPr>
                  <a:xfrm>
                    <a:off x="0" y="0"/>
                    <a:ext cx="1636395" cy="34226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t>«El apoyo de la Comisión Europea a la producción de esta publicación no constituye una aprobación de los contenidos que reflejan únicamente las opiniones de los autores, y la Comisión no puede ser considerada responsable del uso que pueda hacerse de la información contenida en la misma.»</w:t>
    </w:r>
  </w:p>
  <w:p w14:paraId="0C33CB44" w14:textId="44937B5D" w:rsidR="0089066A" w:rsidRDefault="0089066A">
    <w:pPr>
      <w:pStyle w:val="Piedepgina"/>
      <w:rPr>
        <w:rFonts w:asciiTheme="minorHAnsi" w:hAnsiTheme="minorHAnsi" w:cstheme="minorHAnsi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C86320" w14:textId="77777777" w:rsidR="00FC4338" w:rsidRDefault="00FC4338">
      <w:r>
        <w:separator/>
      </w:r>
    </w:p>
  </w:footnote>
  <w:footnote w:type="continuationSeparator" w:id="0">
    <w:p w14:paraId="63F73AFE" w14:textId="77777777" w:rsidR="00FC4338" w:rsidRDefault="00FC433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1705BF" w14:textId="735DC2CE" w:rsidR="0089066A" w:rsidRDefault="00000000">
    <w:pPr>
      <w:pStyle w:val="P68B1DB1-Corpotesto16"/>
      <w:rPr>
        <w:rFonts w:asciiTheme="minorHAnsi" w:hAnsiTheme="minorHAnsi" w:cstheme="minorHAnsi"/>
        <w:sz w:val="18"/>
      </w:rPr>
    </w:pPr>
    <w:r>
      <w:rPr>
        <w:noProof/>
        <w:sz w:val="20"/>
      </w:rPr>
      <w:drawing>
        <wp:anchor distT="0" distB="0" distL="114300" distR="114300" simplePos="0" relativeHeight="251778560" behindDoc="1" locked="0" layoutInCell="1" allowOverlap="1" wp14:anchorId="50C9EA5E" wp14:editId="6DF8CC86">
          <wp:simplePos x="0" y="0"/>
          <wp:positionH relativeFrom="column">
            <wp:posOffset>4923301</wp:posOffset>
          </wp:positionH>
          <wp:positionV relativeFrom="paragraph">
            <wp:posOffset>1710</wp:posOffset>
          </wp:positionV>
          <wp:extent cx="1252855" cy="815340"/>
          <wp:effectExtent l="0" t="0" r="4445" b="3810"/>
          <wp:wrapNone/>
          <wp:docPr id="11" name="Image8.jpe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8" name="Image8.jpe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252855" cy="81534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inorHAnsi" w:hAnsiTheme="minorHAnsi" w:cstheme="minorHAnsi"/>
        <w:sz w:val="18"/>
      </w:rPr>
      <w:t>pro</w:t>
    </w:r>
    <w:r w:rsidR="002507FC">
      <w:rPr>
        <w:rFonts w:asciiTheme="minorHAnsi" w:hAnsiTheme="minorHAnsi" w:cstheme="minorHAnsi"/>
        <w:sz w:val="18"/>
      </w:rPr>
      <w:t>ject</w:t>
    </w:r>
    <w:r>
      <w:rPr>
        <w:rFonts w:asciiTheme="minorHAnsi" w:hAnsiTheme="minorHAnsi" w:cstheme="minorHAnsi"/>
        <w:sz w:val="18"/>
      </w:rPr>
      <w:t>-reset.eu</w:t>
    </w:r>
  </w:p>
  <w:p w14:paraId="28EFBDEA" w14:textId="24A8A175" w:rsidR="0089066A" w:rsidRDefault="00000000">
    <w:pPr>
      <w:pStyle w:val="P68B1DB1-Titolo17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757056" behindDoc="1" locked="0" layoutInCell="1" allowOverlap="1" wp14:anchorId="062E4212" wp14:editId="046C2592">
              <wp:simplePos x="0" y="0"/>
              <wp:positionH relativeFrom="page">
                <wp:posOffset>3902222</wp:posOffset>
              </wp:positionH>
              <wp:positionV relativeFrom="page">
                <wp:posOffset>550545</wp:posOffset>
              </wp:positionV>
              <wp:extent cx="1581150" cy="95250"/>
              <wp:effectExtent l="0" t="0" r="0" b="0"/>
              <wp:wrapNone/>
              <wp:docPr id="281" name="Gruppo 281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1581150" cy="95250"/>
                        <a:chOff x="0" y="0"/>
                        <a:chExt cx="1581150" cy="95250"/>
                      </a:xfrm>
                    </wpg:grpSpPr>
                    <pic:pic xmlns:pic="http://schemas.openxmlformats.org/drawingml/2006/picture">
                      <pic:nvPicPr>
                        <pic:cNvPr id="282" name="Image3.png"/>
                        <pic:cNvPicPr>
                          <a:picLocks noChangeAspect="1"/>
                        </pic:cNvPicPr>
                      </pic:nvPicPr>
                      <pic:blipFill>
                        <a:blip r:embed="rId2" cstate="print"/>
                        <a:stretch>
                          <a:fillRect/>
                        </a:stretch>
                      </pic:blipFill>
                      <pic:spPr>
                        <a:xfrm>
                          <a:off x="4191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3" name="Image4.png"/>
                        <pic:cNvPicPr>
                          <a:picLocks noChangeAspect="1"/>
                        </pic:cNvPicPr>
                      </pic:nvPicPr>
                      <pic:blipFill>
                        <a:blip r:embed="rId3" cstate="print"/>
                        <a:stretch>
                          <a:fillRect/>
                        </a:stretch>
                      </pic:blipFill>
                      <pic:spPr>
                        <a:xfrm>
                          <a:off x="6400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4" name="Image5.png"/>
                        <pic:cNvPicPr>
                          <a:picLocks noChangeAspect="1"/>
                        </pic:cNvPicPr>
                      </pic:nvPicPr>
                      <pic:blipFill>
                        <a:blip r:embed="rId4" cstate="print"/>
                        <a:stretch>
                          <a:fillRect/>
                        </a:stretch>
                      </pic:blipFill>
                      <pic:spPr>
                        <a:xfrm>
                          <a:off x="8534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5" name="Image6.png"/>
                        <pic:cNvPicPr>
                          <a:picLocks noChangeAspect="1"/>
                        </pic:cNvPicPr>
                      </pic:nvPicPr>
                      <pic:blipFill>
                        <a:blip r:embed="rId5" cstate="print"/>
                        <a:stretch>
                          <a:fillRect/>
                        </a:stretch>
                      </pic:blipFill>
                      <pic:spPr>
                        <a:xfrm>
                          <a:off x="10591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6" name="Image9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12725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7" name="Image2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14859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8" name="Image1.png"/>
                        <pic:cNvPicPr>
                          <a:picLocks noChangeAspect="1"/>
                        </pic:cNvPicPr>
                      </pic:nvPicPr>
                      <pic:blipFill>
                        <a:blip r:embed="rId8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9" name="Image2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21336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</wp:anchor>
          </w:drawing>
        </mc:Choice>
        <mc:Fallback>
          <w:pict>
            <v:group w14:anchorId="3E0EE1B1" id="Gruppo 281" o:spid="_x0000_s1026" style="position:absolute;margin-left:307.25pt;margin-top:43.35pt;width:124.5pt;height:7.5pt;z-index:-251559424;mso-position-horizontal-relative:page;mso-position-vertical-relative:page" coordsize="15811,9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3.png" o:spid="_x0000_s1027" type="#_x0000_t75" style="position:absolute;left:4191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">
                <v:imagedata r:id="rId9" o:title=""/>
              </v:shape>
              <v:shape id="Image4.png" o:spid="_x0000_s1028" type="#_x0000_t75" style="position:absolute;left:6400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">
                <v:imagedata r:id="rId10" o:title=""/>
              </v:shape>
              <v:shape id="Image5.png" o:spid="_x0000_s1029" type="#_x0000_t75" style="position:absolute;left:8534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">
                <v:imagedata r:id="rId11" o:title=""/>
              </v:shape>
              <v:shape id="Image6.png" o:spid="_x0000_s1030" type="#_x0000_t75" style="position:absolute;left:10591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">
                <v:imagedata r:id="rId12" o:title=""/>
              </v:shape>
              <v:shape id="Image9.png" o:spid="_x0000_s1031" type="#_x0000_t75" style="position:absolute;left:12725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">
                <v:imagedata r:id="rId13" o:title=""/>
              </v:shape>
              <v:shape id="Image2.png" o:spid="_x0000_s1032" type="#_x0000_t75" style="position:absolute;left:14859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">
                <v:imagedata r:id="rId14" o:title=""/>
              </v:shape>
              <v:shape id="Image1.png" o:spid="_x0000_s1033" type="#_x0000_t75" style="position:absolute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">
                <v:imagedata r:id="rId15" o:title=""/>
              </v:shape>
              <v:shape id="Image2.png" o:spid="_x0000_s1034" type="#_x0000_t75" style="position:absolute;left:2133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">
                <v:imagedata r:id="rId14" o:title=""/>
              </v:shape>
              <w10:wrap anchorx="page" anchory="page"/>
            </v:group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B2A03"/>
    <w:multiLevelType w:val="hybridMultilevel"/>
    <w:tmpl w:val="27A40CA0"/>
    <w:lvl w:ilvl="0" w:tplc="836081DA">
      <w:start w:val="1"/>
      <w:numFmt w:val="lowerLetter"/>
      <w:lvlText w:val="%1."/>
      <w:lvlJc w:val="left"/>
      <w:pPr>
        <w:ind w:left="106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788" w:hanging="360"/>
      </w:pPr>
    </w:lvl>
    <w:lvl w:ilvl="2" w:tplc="0C0A001B" w:tentative="1">
      <w:start w:val="1"/>
      <w:numFmt w:val="lowerRoman"/>
      <w:lvlText w:val="%3."/>
      <w:lvlJc w:val="right"/>
      <w:pPr>
        <w:ind w:left="2508" w:hanging="180"/>
      </w:pPr>
    </w:lvl>
    <w:lvl w:ilvl="3" w:tplc="0C0A000F" w:tentative="1">
      <w:start w:val="1"/>
      <w:numFmt w:val="decimal"/>
      <w:lvlText w:val="%4."/>
      <w:lvlJc w:val="left"/>
      <w:pPr>
        <w:ind w:left="3228" w:hanging="360"/>
      </w:pPr>
    </w:lvl>
    <w:lvl w:ilvl="4" w:tplc="0C0A0019" w:tentative="1">
      <w:start w:val="1"/>
      <w:numFmt w:val="lowerLetter"/>
      <w:lvlText w:val="%5."/>
      <w:lvlJc w:val="left"/>
      <w:pPr>
        <w:ind w:left="3948" w:hanging="360"/>
      </w:pPr>
    </w:lvl>
    <w:lvl w:ilvl="5" w:tplc="0C0A001B" w:tentative="1">
      <w:start w:val="1"/>
      <w:numFmt w:val="lowerRoman"/>
      <w:lvlText w:val="%6."/>
      <w:lvlJc w:val="right"/>
      <w:pPr>
        <w:ind w:left="4668" w:hanging="180"/>
      </w:pPr>
    </w:lvl>
    <w:lvl w:ilvl="6" w:tplc="0C0A000F" w:tentative="1">
      <w:start w:val="1"/>
      <w:numFmt w:val="decimal"/>
      <w:lvlText w:val="%7."/>
      <w:lvlJc w:val="left"/>
      <w:pPr>
        <w:ind w:left="5388" w:hanging="360"/>
      </w:pPr>
    </w:lvl>
    <w:lvl w:ilvl="7" w:tplc="0C0A0019" w:tentative="1">
      <w:start w:val="1"/>
      <w:numFmt w:val="lowerLetter"/>
      <w:lvlText w:val="%8."/>
      <w:lvlJc w:val="left"/>
      <w:pPr>
        <w:ind w:left="6108" w:hanging="360"/>
      </w:pPr>
    </w:lvl>
    <w:lvl w:ilvl="8" w:tplc="0C0A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024424C1"/>
    <w:multiLevelType w:val="hybridMultilevel"/>
    <w:tmpl w:val="01C067BE"/>
    <w:lvl w:ilvl="0" w:tplc="7324B04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520" w:hanging="360"/>
      </w:pPr>
    </w:lvl>
    <w:lvl w:ilvl="2" w:tplc="0C0A001B" w:tentative="1">
      <w:start w:val="1"/>
      <w:numFmt w:val="lowerRoman"/>
      <w:lvlText w:val="%3."/>
      <w:lvlJc w:val="right"/>
      <w:pPr>
        <w:ind w:left="3240" w:hanging="180"/>
      </w:pPr>
    </w:lvl>
    <w:lvl w:ilvl="3" w:tplc="0C0A000F" w:tentative="1">
      <w:start w:val="1"/>
      <w:numFmt w:val="decimal"/>
      <w:lvlText w:val="%4."/>
      <w:lvlJc w:val="left"/>
      <w:pPr>
        <w:ind w:left="3960" w:hanging="360"/>
      </w:pPr>
    </w:lvl>
    <w:lvl w:ilvl="4" w:tplc="0C0A0019" w:tentative="1">
      <w:start w:val="1"/>
      <w:numFmt w:val="lowerLetter"/>
      <w:lvlText w:val="%5."/>
      <w:lvlJc w:val="left"/>
      <w:pPr>
        <w:ind w:left="4680" w:hanging="360"/>
      </w:pPr>
    </w:lvl>
    <w:lvl w:ilvl="5" w:tplc="0C0A001B" w:tentative="1">
      <w:start w:val="1"/>
      <w:numFmt w:val="lowerRoman"/>
      <w:lvlText w:val="%6."/>
      <w:lvlJc w:val="right"/>
      <w:pPr>
        <w:ind w:left="5400" w:hanging="180"/>
      </w:pPr>
    </w:lvl>
    <w:lvl w:ilvl="6" w:tplc="0C0A000F" w:tentative="1">
      <w:start w:val="1"/>
      <w:numFmt w:val="decimal"/>
      <w:lvlText w:val="%7."/>
      <w:lvlJc w:val="left"/>
      <w:pPr>
        <w:ind w:left="6120" w:hanging="360"/>
      </w:pPr>
    </w:lvl>
    <w:lvl w:ilvl="7" w:tplc="0C0A0019" w:tentative="1">
      <w:start w:val="1"/>
      <w:numFmt w:val="lowerLetter"/>
      <w:lvlText w:val="%8."/>
      <w:lvlJc w:val="left"/>
      <w:pPr>
        <w:ind w:left="6840" w:hanging="360"/>
      </w:pPr>
    </w:lvl>
    <w:lvl w:ilvl="8" w:tplc="0C0A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A9E129A"/>
    <w:multiLevelType w:val="hybridMultilevel"/>
    <w:tmpl w:val="85824BC2"/>
    <w:lvl w:ilvl="0" w:tplc="635ADB08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D32A3A"/>
    <w:multiLevelType w:val="hybridMultilevel"/>
    <w:tmpl w:val="4EF45D62"/>
    <w:lvl w:ilvl="0" w:tplc="02F24D8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DD0256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0B06E02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FEE1E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C8027E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24A0A6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0B6AAD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390EF7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3141DC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0D3A1B46"/>
    <w:multiLevelType w:val="hybridMultilevel"/>
    <w:tmpl w:val="D4D0EE9C"/>
    <w:lvl w:ilvl="0" w:tplc="2A10005A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E6B45CE"/>
    <w:multiLevelType w:val="hybridMultilevel"/>
    <w:tmpl w:val="66707216"/>
    <w:lvl w:ilvl="0" w:tplc="3D38D9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166B81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C7837D4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BBAC42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3F83A2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B0A25A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45678B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594D04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74EC61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11E5404B"/>
    <w:multiLevelType w:val="hybridMultilevel"/>
    <w:tmpl w:val="59D80900"/>
    <w:lvl w:ilvl="0" w:tplc="B6985C2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62AE6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ABCDDC4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A48FCD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6043A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8BA453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BB2E4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15C1BF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0D4D08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177878EA"/>
    <w:multiLevelType w:val="hybridMultilevel"/>
    <w:tmpl w:val="D952BB36"/>
    <w:lvl w:ilvl="0" w:tplc="8E802D7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AE090D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01C24F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C843E7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ACE8D9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AFCAC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8D2DA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784DB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14ECA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18CA3276"/>
    <w:multiLevelType w:val="hybridMultilevel"/>
    <w:tmpl w:val="7B529434"/>
    <w:lvl w:ilvl="0" w:tplc="18247BCA">
      <w:numFmt w:val="bullet"/>
      <w:lvlText w:val="-"/>
      <w:lvlJc w:val="left"/>
      <w:pPr>
        <w:ind w:left="720" w:hanging="360"/>
      </w:pPr>
      <w:rPr>
        <w:rFonts w:ascii="Calibri Light" w:eastAsia="Calibri" w:hAnsi="Calibri Light" w:cs="Calibri Light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C6A40D5"/>
    <w:multiLevelType w:val="hybridMultilevel"/>
    <w:tmpl w:val="E9AE64D0"/>
    <w:lvl w:ilvl="0" w:tplc="DDB030C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81283A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ACA7E9E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7D47F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D78E0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386D3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0B0F2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8EE8E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EB0F0A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20D075B1"/>
    <w:multiLevelType w:val="hybridMultilevel"/>
    <w:tmpl w:val="4BA2EFFA"/>
    <w:lvl w:ilvl="0" w:tplc="87068B94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1" w15:restartNumberingAfterBreak="0">
    <w:nsid w:val="20EA62DC"/>
    <w:multiLevelType w:val="hybridMultilevel"/>
    <w:tmpl w:val="CE5C50FC"/>
    <w:lvl w:ilvl="0" w:tplc="3BD830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CC8D4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F3C28B2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2BEB7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732212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F8A47A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3FE0E5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B0C10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2AAA0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230947C4"/>
    <w:multiLevelType w:val="hybridMultilevel"/>
    <w:tmpl w:val="B73CEB06"/>
    <w:lvl w:ilvl="0" w:tplc="C32AC0C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2B02C5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A860576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732F94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22A11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5D4CE2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1EE17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A22E04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38C0E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23146E1D"/>
    <w:multiLevelType w:val="hybridMultilevel"/>
    <w:tmpl w:val="27E6E5A6"/>
    <w:lvl w:ilvl="0" w:tplc="962E0CB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F0CBB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5D0F618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95E72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C2C55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E2C05F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B7AB55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DFED6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F6893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2323413A"/>
    <w:multiLevelType w:val="hybridMultilevel"/>
    <w:tmpl w:val="4552E372"/>
    <w:lvl w:ilvl="0" w:tplc="201641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BF807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346B1CE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C189EB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7B2F62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89EFB7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AA6D96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DEDB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148E03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238C5B78"/>
    <w:multiLevelType w:val="hybridMultilevel"/>
    <w:tmpl w:val="87E4D9D0"/>
    <w:lvl w:ilvl="0" w:tplc="05284174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6" w15:restartNumberingAfterBreak="0">
    <w:nsid w:val="278F4766"/>
    <w:multiLevelType w:val="hybridMultilevel"/>
    <w:tmpl w:val="CD887C1E"/>
    <w:lvl w:ilvl="0" w:tplc="AFE0C8AA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7" w15:restartNumberingAfterBreak="0">
    <w:nsid w:val="287A7FD8"/>
    <w:multiLevelType w:val="hybridMultilevel"/>
    <w:tmpl w:val="B470B112"/>
    <w:lvl w:ilvl="0" w:tplc="82D240E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86E48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120A89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29A7FF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E88C05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3DC46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BD0E2D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D6EE2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296F6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2C6A0DFF"/>
    <w:multiLevelType w:val="hybridMultilevel"/>
    <w:tmpl w:val="4A4A8670"/>
    <w:lvl w:ilvl="0" w:tplc="E4BA57F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5044A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738855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226D9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58CB0D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6AAA11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46485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6481D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E2EBE9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2DDD4537"/>
    <w:multiLevelType w:val="multilevel"/>
    <w:tmpl w:val="5544A85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0" w15:restartNumberingAfterBreak="0">
    <w:nsid w:val="348F07CB"/>
    <w:multiLevelType w:val="multilevel"/>
    <w:tmpl w:val="51D8559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34E87301"/>
    <w:multiLevelType w:val="hybridMultilevel"/>
    <w:tmpl w:val="85824A88"/>
    <w:lvl w:ilvl="0" w:tplc="BC905FB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B783C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6C80A1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B001BE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5DE2A0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4C688E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4B42F1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F26FE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F9C11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39F36DEC"/>
    <w:multiLevelType w:val="hybridMultilevel"/>
    <w:tmpl w:val="AD8A14DA"/>
    <w:lvl w:ilvl="0" w:tplc="2B744FE6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3" w15:restartNumberingAfterBreak="0">
    <w:nsid w:val="45D00A47"/>
    <w:multiLevelType w:val="multilevel"/>
    <w:tmpl w:val="0FD013A8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4A6E289D"/>
    <w:multiLevelType w:val="hybridMultilevel"/>
    <w:tmpl w:val="2C5C15BA"/>
    <w:lvl w:ilvl="0" w:tplc="DD9641DE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5" w15:restartNumberingAfterBreak="0">
    <w:nsid w:val="50617095"/>
    <w:multiLevelType w:val="hybridMultilevel"/>
    <w:tmpl w:val="36941BFA"/>
    <w:lvl w:ilvl="0" w:tplc="97F88BF2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788" w:hanging="360"/>
      </w:pPr>
    </w:lvl>
    <w:lvl w:ilvl="2" w:tplc="0C0A001B" w:tentative="1">
      <w:start w:val="1"/>
      <w:numFmt w:val="lowerRoman"/>
      <w:lvlText w:val="%3."/>
      <w:lvlJc w:val="right"/>
      <w:pPr>
        <w:ind w:left="2508" w:hanging="180"/>
      </w:pPr>
    </w:lvl>
    <w:lvl w:ilvl="3" w:tplc="0C0A000F" w:tentative="1">
      <w:start w:val="1"/>
      <w:numFmt w:val="decimal"/>
      <w:lvlText w:val="%4."/>
      <w:lvlJc w:val="left"/>
      <w:pPr>
        <w:ind w:left="3228" w:hanging="360"/>
      </w:pPr>
    </w:lvl>
    <w:lvl w:ilvl="4" w:tplc="0C0A0019" w:tentative="1">
      <w:start w:val="1"/>
      <w:numFmt w:val="lowerLetter"/>
      <w:lvlText w:val="%5."/>
      <w:lvlJc w:val="left"/>
      <w:pPr>
        <w:ind w:left="3948" w:hanging="360"/>
      </w:pPr>
    </w:lvl>
    <w:lvl w:ilvl="5" w:tplc="0C0A001B" w:tentative="1">
      <w:start w:val="1"/>
      <w:numFmt w:val="lowerRoman"/>
      <w:lvlText w:val="%6."/>
      <w:lvlJc w:val="right"/>
      <w:pPr>
        <w:ind w:left="4668" w:hanging="180"/>
      </w:pPr>
    </w:lvl>
    <w:lvl w:ilvl="6" w:tplc="0C0A000F" w:tentative="1">
      <w:start w:val="1"/>
      <w:numFmt w:val="decimal"/>
      <w:lvlText w:val="%7."/>
      <w:lvlJc w:val="left"/>
      <w:pPr>
        <w:ind w:left="5388" w:hanging="360"/>
      </w:pPr>
    </w:lvl>
    <w:lvl w:ilvl="7" w:tplc="0C0A0019" w:tentative="1">
      <w:start w:val="1"/>
      <w:numFmt w:val="lowerLetter"/>
      <w:lvlText w:val="%8."/>
      <w:lvlJc w:val="left"/>
      <w:pPr>
        <w:ind w:left="6108" w:hanging="360"/>
      </w:pPr>
    </w:lvl>
    <w:lvl w:ilvl="8" w:tplc="0C0A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6" w15:restartNumberingAfterBreak="0">
    <w:nsid w:val="508B2573"/>
    <w:multiLevelType w:val="hybridMultilevel"/>
    <w:tmpl w:val="B75611FA"/>
    <w:lvl w:ilvl="0" w:tplc="F358119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AB2B9E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22E2962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CF296A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CE2A4C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4767E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5503A8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34EDA0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6AC64A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7" w15:restartNumberingAfterBreak="0">
    <w:nsid w:val="50A045AF"/>
    <w:multiLevelType w:val="hybridMultilevel"/>
    <w:tmpl w:val="2FB0C574"/>
    <w:lvl w:ilvl="0" w:tplc="7256D1D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2A666E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F149160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1EAA94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4A680C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6CF0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59099D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A0C597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536F2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 w15:restartNumberingAfterBreak="0">
    <w:nsid w:val="57CB5932"/>
    <w:multiLevelType w:val="hybridMultilevel"/>
    <w:tmpl w:val="0888844A"/>
    <w:lvl w:ilvl="0" w:tplc="CAE8A1A0">
      <w:start w:val="1"/>
      <w:numFmt w:val="bullet"/>
      <w:lvlText w:val=""/>
      <w:lvlJc w:val="left"/>
      <w:pPr>
        <w:ind w:left="1260" w:hanging="360"/>
      </w:pPr>
      <w:rPr>
        <w:rFonts w:ascii="Symbol" w:eastAsia="Arial MT" w:hAnsi="Symbol" w:cs="Arial MT" w:hint="default"/>
      </w:rPr>
    </w:lvl>
    <w:lvl w:ilvl="1" w:tplc="0C0A0003" w:tentative="1">
      <w:start w:val="1"/>
      <w:numFmt w:val="bullet"/>
      <w:lvlText w:val="o"/>
      <w:lvlJc w:val="left"/>
      <w:pPr>
        <w:ind w:left="19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5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20" w:hanging="360"/>
      </w:pPr>
      <w:rPr>
        <w:rFonts w:ascii="Wingdings" w:hAnsi="Wingdings" w:hint="default"/>
      </w:rPr>
    </w:lvl>
  </w:abstractNum>
  <w:abstractNum w:abstractNumId="29" w15:restartNumberingAfterBreak="0">
    <w:nsid w:val="5FF21360"/>
    <w:multiLevelType w:val="multilevel"/>
    <w:tmpl w:val="0292012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30" w15:restartNumberingAfterBreak="0">
    <w:nsid w:val="60CB226E"/>
    <w:multiLevelType w:val="hybridMultilevel"/>
    <w:tmpl w:val="D236020E"/>
    <w:lvl w:ilvl="0" w:tplc="9D66F6FC">
      <w:start w:val="1"/>
      <w:numFmt w:val="bullet"/>
      <w:lvlText w:val="-"/>
      <w:lvlJc w:val="left"/>
      <w:pPr>
        <w:ind w:left="720" w:hanging="360"/>
      </w:pPr>
      <w:rPr>
        <w:rFonts w:ascii="Arial MT" w:eastAsia="Arial MT" w:hAnsi="Arial MT" w:cs="Arial MT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0F31554"/>
    <w:multiLevelType w:val="multilevel"/>
    <w:tmpl w:val="E1EEE7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32" w15:restartNumberingAfterBreak="0">
    <w:nsid w:val="691646DD"/>
    <w:multiLevelType w:val="hybridMultilevel"/>
    <w:tmpl w:val="9B5EF938"/>
    <w:lvl w:ilvl="0" w:tplc="A16C3D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CC8B2C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810452A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16258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C5ED5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4F862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6C42EE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9B4BBC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D608C6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697A2B2A"/>
    <w:multiLevelType w:val="hybridMultilevel"/>
    <w:tmpl w:val="62E67C54"/>
    <w:lvl w:ilvl="0" w:tplc="16703B1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0DCDE2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E906BD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98085A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B482ED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F5620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DD4F4C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80AD87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0946F7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6B531B20"/>
    <w:multiLevelType w:val="hybridMultilevel"/>
    <w:tmpl w:val="1CCE85C4"/>
    <w:lvl w:ilvl="0" w:tplc="58D8EE7E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35" w15:restartNumberingAfterBreak="0">
    <w:nsid w:val="6FF718CF"/>
    <w:multiLevelType w:val="hybridMultilevel"/>
    <w:tmpl w:val="CAA25028"/>
    <w:lvl w:ilvl="0" w:tplc="9DA8AD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0095AC6"/>
    <w:multiLevelType w:val="hybridMultilevel"/>
    <w:tmpl w:val="655275AE"/>
    <w:lvl w:ilvl="0" w:tplc="E0024702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37" w15:restartNumberingAfterBreak="0">
    <w:nsid w:val="761378BC"/>
    <w:multiLevelType w:val="hybridMultilevel"/>
    <w:tmpl w:val="B4522DFC"/>
    <w:lvl w:ilvl="0" w:tplc="81A2C510">
      <w:start w:val="1"/>
      <w:numFmt w:val="bullet"/>
      <w:lvlText w:val="-"/>
      <w:lvlJc w:val="left"/>
      <w:pPr>
        <w:ind w:left="2880" w:hanging="360"/>
      </w:pPr>
      <w:rPr>
        <w:rFonts w:ascii="Calibri" w:eastAsia="Arial MT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38" w15:restartNumberingAfterBreak="0">
    <w:nsid w:val="79BC62BA"/>
    <w:multiLevelType w:val="hybridMultilevel"/>
    <w:tmpl w:val="8CC00592"/>
    <w:lvl w:ilvl="0" w:tplc="14CAF5D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1983D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86D906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74A31B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360E7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1A45FC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ADA323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F5A52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DF00B8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9" w15:restartNumberingAfterBreak="0">
    <w:nsid w:val="7C662A6A"/>
    <w:multiLevelType w:val="multilevel"/>
    <w:tmpl w:val="B7467E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0" w15:restartNumberingAfterBreak="0">
    <w:nsid w:val="7DAF78D3"/>
    <w:multiLevelType w:val="multilevel"/>
    <w:tmpl w:val="0A328D3A"/>
    <w:lvl w:ilvl="0">
      <w:numFmt w:val="bullet"/>
      <w:lvlText w:val="-"/>
      <w:lvlJc w:val="left"/>
      <w:pPr>
        <w:ind w:left="1080" w:hanging="360"/>
      </w:pPr>
      <w:rPr>
        <w:rFonts w:ascii="Calibri" w:eastAsia="Calibri" w:hAnsi="Calibri" w:cs="Calibri"/>
      </w:rPr>
    </w:lvl>
    <w:lvl w:ilvl="1">
      <w:numFmt w:val="bullet"/>
      <w:lvlText w:val="o"/>
      <w:lvlJc w:val="left"/>
      <w:pPr>
        <w:ind w:left="180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52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324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96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68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40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612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840" w:hanging="360"/>
      </w:pPr>
      <w:rPr>
        <w:rFonts w:ascii="Wingdings" w:hAnsi="Wingdings"/>
      </w:rPr>
    </w:lvl>
  </w:abstractNum>
  <w:num w:numId="1" w16cid:durableId="1080832189">
    <w:abstractNumId w:val="23"/>
  </w:num>
  <w:num w:numId="2" w16cid:durableId="742802152">
    <w:abstractNumId w:val="40"/>
  </w:num>
  <w:num w:numId="3" w16cid:durableId="1978029704">
    <w:abstractNumId w:val="19"/>
  </w:num>
  <w:num w:numId="4" w16cid:durableId="650057169">
    <w:abstractNumId w:val="20"/>
  </w:num>
  <w:num w:numId="5" w16cid:durableId="298924721">
    <w:abstractNumId w:val="4"/>
  </w:num>
  <w:num w:numId="6" w16cid:durableId="952790071">
    <w:abstractNumId w:val="25"/>
  </w:num>
  <w:num w:numId="7" w16cid:durableId="1274048426">
    <w:abstractNumId w:val="10"/>
  </w:num>
  <w:num w:numId="8" w16cid:durableId="1361934925">
    <w:abstractNumId w:val="36"/>
  </w:num>
  <w:num w:numId="9" w16cid:durableId="46800331">
    <w:abstractNumId w:val="0"/>
  </w:num>
  <w:num w:numId="10" w16cid:durableId="2087922624">
    <w:abstractNumId w:val="16"/>
  </w:num>
  <w:num w:numId="11" w16cid:durableId="1831368318">
    <w:abstractNumId w:val="24"/>
  </w:num>
  <w:num w:numId="12" w16cid:durableId="851995431">
    <w:abstractNumId w:val="15"/>
  </w:num>
  <w:num w:numId="13" w16cid:durableId="401296469">
    <w:abstractNumId w:val="34"/>
  </w:num>
  <w:num w:numId="14" w16cid:durableId="1588733076">
    <w:abstractNumId w:val="22"/>
  </w:num>
  <w:num w:numId="15" w16cid:durableId="2038267120">
    <w:abstractNumId w:val="1"/>
  </w:num>
  <w:num w:numId="16" w16cid:durableId="855577013">
    <w:abstractNumId w:val="35"/>
  </w:num>
  <w:num w:numId="17" w16cid:durableId="155386790">
    <w:abstractNumId w:val="29"/>
  </w:num>
  <w:num w:numId="18" w16cid:durableId="1699157433">
    <w:abstractNumId w:val="30"/>
  </w:num>
  <w:num w:numId="19" w16cid:durableId="1929733927">
    <w:abstractNumId w:val="28"/>
  </w:num>
  <w:num w:numId="20" w16cid:durableId="691684551">
    <w:abstractNumId w:val="37"/>
  </w:num>
  <w:num w:numId="21" w16cid:durableId="1402679593">
    <w:abstractNumId w:val="2"/>
  </w:num>
  <w:num w:numId="22" w16cid:durableId="1494685272">
    <w:abstractNumId w:val="8"/>
  </w:num>
  <w:num w:numId="23" w16cid:durableId="1034647840">
    <w:abstractNumId w:val="39"/>
  </w:num>
  <w:num w:numId="24" w16cid:durableId="1152285211">
    <w:abstractNumId w:val="31"/>
  </w:num>
  <w:num w:numId="25" w16cid:durableId="344016585">
    <w:abstractNumId w:val="32"/>
  </w:num>
  <w:num w:numId="26" w16cid:durableId="1982925069">
    <w:abstractNumId w:val="9"/>
  </w:num>
  <w:num w:numId="27" w16cid:durableId="1081103630">
    <w:abstractNumId w:val="13"/>
  </w:num>
  <w:num w:numId="28" w16cid:durableId="2145583984">
    <w:abstractNumId w:val="26"/>
  </w:num>
  <w:num w:numId="29" w16cid:durableId="2085570412">
    <w:abstractNumId w:val="33"/>
  </w:num>
  <w:num w:numId="30" w16cid:durableId="1347512034">
    <w:abstractNumId w:val="18"/>
  </w:num>
  <w:num w:numId="31" w16cid:durableId="1900938205">
    <w:abstractNumId w:val="21"/>
  </w:num>
  <w:num w:numId="32" w16cid:durableId="1874421772">
    <w:abstractNumId w:val="6"/>
  </w:num>
  <w:num w:numId="33" w16cid:durableId="1043021241">
    <w:abstractNumId w:val="27"/>
  </w:num>
  <w:num w:numId="34" w16cid:durableId="835804942">
    <w:abstractNumId w:val="5"/>
  </w:num>
  <w:num w:numId="35" w16cid:durableId="672420336">
    <w:abstractNumId w:val="11"/>
  </w:num>
  <w:num w:numId="36" w16cid:durableId="1708068055">
    <w:abstractNumId w:val="38"/>
  </w:num>
  <w:num w:numId="37" w16cid:durableId="1238789630">
    <w:abstractNumId w:val="7"/>
  </w:num>
  <w:num w:numId="38" w16cid:durableId="1648899480">
    <w:abstractNumId w:val="3"/>
  </w:num>
  <w:num w:numId="39" w16cid:durableId="1603567056">
    <w:abstractNumId w:val="17"/>
  </w:num>
  <w:num w:numId="40" w16cid:durableId="310066555">
    <w:abstractNumId w:val="14"/>
  </w:num>
  <w:num w:numId="41" w16cid:durableId="1736120800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69B6"/>
    <w:rsid w:val="00020B8C"/>
    <w:rsid w:val="000344DB"/>
    <w:rsid w:val="00063633"/>
    <w:rsid w:val="00082084"/>
    <w:rsid w:val="000863F7"/>
    <w:rsid w:val="00095E94"/>
    <w:rsid w:val="000A6A60"/>
    <w:rsid w:val="000A735A"/>
    <w:rsid w:val="000B3832"/>
    <w:rsid w:val="000C045A"/>
    <w:rsid w:val="000C5652"/>
    <w:rsid w:val="000F22EB"/>
    <w:rsid w:val="00106C40"/>
    <w:rsid w:val="001168F2"/>
    <w:rsid w:val="00120689"/>
    <w:rsid w:val="0015329E"/>
    <w:rsid w:val="0015732E"/>
    <w:rsid w:val="0017253A"/>
    <w:rsid w:val="00182684"/>
    <w:rsid w:val="001A1C89"/>
    <w:rsid w:val="001A3B6D"/>
    <w:rsid w:val="001C4DE8"/>
    <w:rsid w:val="001C694F"/>
    <w:rsid w:val="001E2B4D"/>
    <w:rsid w:val="001E75C9"/>
    <w:rsid w:val="0020136F"/>
    <w:rsid w:val="002507FC"/>
    <w:rsid w:val="002648C7"/>
    <w:rsid w:val="00274F08"/>
    <w:rsid w:val="002756D4"/>
    <w:rsid w:val="00290EC1"/>
    <w:rsid w:val="002A5393"/>
    <w:rsid w:val="002B5990"/>
    <w:rsid w:val="002B7CD7"/>
    <w:rsid w:val="002C0026"/>
    <w:rsid w:val="002C7DA8"/>
    <w:rsid w:val="002E1450"/>
    <w:rsid w:val="002E37E4"/>
    <w:rsid w:val="002E3EBB"/>
    <w:rsid w:val="002F544F"/>
    <w:rsid w:val="00324610"/>
    <w:rsid w:val="003369B6"/>
    <w:rsid w:val="00366B90"/>
    <w:rsid w:val="00385D60"/>
    <w:rsid w:val="0039495B"/>
    <w:rsid w:val="003C6A93"/>
    <w:rsid w:val="003E4FAB"/>
    <w:rsid w:val="003F7264"/>
    <w:rsid w:val="004109A5"/>
    <w:rsid w:val="00415096"/>
    <w:rsid w:val="0041726B"/>
    <w:rsid w:val="004279A0"/>
    <w:rsid w:val="00432F97"/>
    <w:rsid w:val="004347A9"/>
    <w:rsid w:val="00441E4C"/>
    <w:rsid w:val="00445923"/>
    <w:rsid w:val="004520AC"/>
    <w:rsid w:val="004A01B6"/>
    <w:rsid w:val="004C4E9A"/>
    <w:rsid w:val="004D44B8"/>
    <w:rsid w:val="004D79AF"/>
    <w:rsid w:val="004F05C4"/>
    <w:rsid w:val="00506D6C"/>
    <w:rsid w:val="0050733A"/>
    <w:rsid w:val="00516BDF"/>
    <w:rsid w:val="00527ADB"/>
    <w:rsid w:val="005355C0"/>
    <w:rsid w:val="00546534"/>
    <w:rsid w:val="0054751D"/>
    <w:rsid w:val="00554EF3"/>
    <w:rsid w:val="00572835"/>
    <w:rsid w:val="0057794D"/>
    <w:rsid w:val="00582EF6"/>
    <w:rsid w:val="00583AEF"/>
    <w:rsid w:val="00594E49"/>
    <w:rsid w:val="00596ACB"/>
    <w:rsid w:val="005A372C"/>
    <w:rsid w:val="005A6FDC"/>
    <w:rsid w:val="005A7204"/>
    <w:rsid w:val="005E5F1D"/>
    <w:rsid w:val="005E775B"/>
    <w:rsid w:val="00655ED9"/>
    <w:rsid w:val="00664010"/>
    <w:rsid w:val="0067243E"/>
    <w:rsid w:val="00676CDF"/>
    <w:rsid w:val="00681D24"/>
    <w:rsid w:val="00682988"/>
    <w:rsid w:val="00692788"/>
    <w:rsid w:val="00696762"/>
    <w:rsid w:val="006B1DC7"/>
    <w:rsid w:val="006B6B92"/>
    <w:rsid w:val="006C2783"/>
    <w:rsid w:val="006D2F35"/>
    <w:rsid w:val="007037D3"/>
    <w:rsid w:val="007068FB"/>
    <w:rsid w:val="00723B7F"/>
    <w:rsid w:val="00732E45"/>
    <w:rsid w:val="00735E01"/>
    <w:rsid w:val="007374B0"/>
    <w:rsid w:val="00742FC3"/>
    <w:rsid w:val="00744162"/>
    <w:rsid w:val="00767B05"/>
    <w:rsid w:val="007C3813"/>
    <w:rsid w:val="007C4CD5"/>
    <w:rsid w:val="007C7B56"/>
    <w:rsid w:val="007E4C0F"/>
    <w:rsid w:val="007E72AE"/>
    <w:rsid w:val="00806095"/>
    <w:rsid w:val="00807D27"/>
    <w:rsid w:val="008211F9"/>
    <w:rsid w:val="00835D27"/>
    <w:rsid w:val="00837B07"/>
    <w:rsid w:val="00842320"/>
    <w:rsid w:val="0085478F"/>
    <w:rsid w:val="00877E5E"/>
    <w:rsid w:val="0088019B"/>
    <w:rsid w:val="00882DE5"/>
    <w:rsid w:val="008848E5"/>
    <w:rsid w:val="0089066A"/>
    <w:rsid w:val="00893366"/>
    <w:rsid w:val="008D6C3E"/>
    <w:rsid w:val="008F1446"/>
    <w:rsid w:val="00922256"/>
    <w:rsid w:val="009261B1"/>
    <w:rsid w:val="00937EEA"/>
    <w:rsid w:val="00957548"/>
    <w:rsid w:val="00960425"/>
    <w:rsid w:val="00973C1A"/>
    <w:rsid w:val="00977E79"/>
    <w:rsid w:val="00997F97"/>
    <w:rsid w:val="009B6AF5"/>
    <w:rsid w:val="009C7FAF"/>
    <w:rsid w:val="009E21DC"/>
    <w:rsid w:val="009E49B9"/>
    <w:rsid w:val="009F2234"/>
    <w:rsid w:val="009F3434"/>
    <w:rsid w:val="00A05AC7"/>
    <w:rsid w:val="00A20148"/>
    <w:rsid w:val="00A20FEA"/>
    <w:rsid w:val="00A264AB"/>
    <w:rsid w:val="00A34401"/>
    <w:rsid w:val="00A42815"/>
    <w:rsid w:val="00A62960"/>
    <w:rsid w:val="00A75CCF"/>
    <w:rsid w:val="00A93D68"/>
    <w:rsid w:val="00A977EF"/>
    <w:rsid w:val="00AB7981"/>
    <w:rsid w:val="00AD4988"/>
    <w:rsid w:val="00AE0CA7"/>
    <w:rsid w:val="00AE36BC"/>
    <w:rsid w:val="00AF020B"/>
    <w:rsid w:val="00B2783C"/>
    <w:rsid w:val="00B50B08"/>
    <w:rsid w:val="00B50FB6"/>
    <w:rsid w:val="00B521E3"/>
    <w:rsid w:val="00BA1051"/>
    <w:rsid w:val="00BA1EA6"/>
    <w:rsid w:val="00BA556E"/>
    <w:rsid w:val="00BD1717"/>
    <w:rsid w:val="00BE6856"/>
    <w:rsid w:val="00BF04B2"/>
    <w:rsid w:val="00BF4771"/>
    <w:rsid w:val="00C02CEA"/>
    <w:rsid w:val="00C051E0"/>
    <w:rsid w:val="00C1125B"/>
    <w:rsid w:val="00C17166"/>
    <w:rsid w:val="00C223C7"/>
    <w:rsid w:val="00C54216"/>
    <w:rsid w:val="00C65C07"/>
    <w:rsid w:val="00C715E5"/>
    <w:rsid w:val="00C76A50"/>
    <w:rsid w:val="00C845E2"/>
    <w:rsid w:val="00C93728"/>
    <w:rsid w:val="00C955FB"/>
    <w:rsid w:val="00CA62C8"/>
    <w:rsid w:val="00CC4FDD"/>
    <w:rsid w:val="00CC6589"/>
    <w:rsid w:val="00CF1E5F"/>
    <w:rsid w:val="00CF3E30"/>
    <w:rsid w:val="00D14D5B"/>
    <w:rsid w:val="00D211C8"/>
    <w:rsid w:val="00D26BAE"/>
    <w:rsid w:val="00D36951"/>
    <w:rsid w:val="00D37F20"/>
    <w:rsid w:val="00D42F7A"/>
    <w:rsid w:val="00D4385B"/>
    <w:rsid w:val="00D447AF"/>
    <w:rsid w:val="00D46631"/>
    <w:rsid w:val="00D55F61"/>
    <w:rsid w:val="00D92AA0"/>
    <w:rsid w:val="00DA1C53"/>
    <w:rsid w:val="00DB42C8"/>
    <w:rsid w:val="00DC2112"/>
    <w:rsid w:val="00DD1919"/>
    <w:rsid w:val="00DE3978"/>
    <w:rsid w:val="00DE616C"/>
    <w:rsid w:val="00DF0EF7"/>
    <w:rsid w:val="00DF5582"/>
    <w:rsid w:val="00E0330B"/>
    <w:rsid w:val="00E17AA7"/>
    <w:rsid w:val="00E249C7"/>
    <w:rsid w:val="00E24DF9"/>
    <w:rsid w:val="00E2766E"/>
    <w:rsid w:val="00E37053"/>
    <w:rsid w:val="00E6678A"/>
    <w:rsid w:val="00E77B31"/>
    <w:rsid w:val="00E9486A"/>
    <w:rsid w:val="00E95B32"/>
    <w:rsid w:val="00EA0E97"/>
    <w:rsid w:val="00EC0399"/>
    <w:rsid w:val="00EC34C4"/>
    <w:rsid w:val="00EE7458"/>
    <w:rsid w:val="00F0175A"/>
    <w:rsid w:val="00F02158"/>
    <w:rsid w:val="00F25416"/>
    <w:rsid w:val="00F27A2F"/>
    <w:rsid w:val="00F357A8"/>
    <w:rsid w:val="00F370D2"/>
    <w:rsid w:val="00F4052D"/>
    <w:rsid w:val="00F61525"/>
    <w:rsid w:val="00F76B8D"/>
    <w:rsid w:val="00F81378"/>
    <w:rsid w:val="00F82950"/>
    <w:rsid w:val="00F9030D"/>
    <w:rsid w:val="00FA091B"/>
    <w:rsid w:val="00FA3117"/>
    <w:rsid w:val="00FA3A61"/>
    <w:rsid w:val="00FC4338"/>
    <w:rsid w:val="00FC5B1E"/>
    <w:rsid w:val="00FD2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ABFFE9"/>
  <w15:docId w15:val="{FCB5D517-1A07-42EA-9072-2BAF7AFEB5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lang w:val="es" w:eastAsia="ja-JP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24DF9"/>
    <w:rPr>
      <w:rFonts w:ascii="Arial MT" w:eastAsia="Arial MT" w:hAnsi="Arial MT" w:cs="Arial MT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oindependiente">
    <w:name w:val="Body Text"/>
    <w:basedOn w:val="Normal"/>
    <w:link w:val="TextoindependienteCar"/>
    <w:uiPriority w:val="1"/>
    <w:qFormat/>
    <w:rPr>
      <w:sz w:val="14"/>
    </w:rPr>
  </w:style>
  <w:style w:type="paragraph" w:styleId="Ttulo">
    <w:name w:val="Title"/>
    <w:basedOn w:val="Normal"/>
    <w:uiPriority w:val="10"/>
    <w:qFormat/>
    <w:pPr>
      <w:ind w:left="4861"/>
    </w:pPr>
    <w:rPr>
      <w:rFonts w:ascii="Times New Roman" w:eastAsia="Times New Roman" w:hAnsi="Times New Roman" w:cs="Times New Roman"/>
      <w:sz w:val="15"/>
    </w:rPr>
  </w:style>
  <w:style w:type="paragraph" w:styleId="Prrafodelista">
    <w:name w:val="List Paragraph"/>
    <w:basedOn w:val="Normal"/>
    <w:qFormat/>
  </w:style>
  <w:style w:type="paragraph" w:customStyle="1" w:styleId="TableParagraph">
    <w:name w:val="Table Paragraph"/>
    <w:basedOn w:val="Normal"/>
    <w:uiPriority w:val="1"/>
    <w:qFormat/>
  </w:style>
  <w:style w:type="paragraph" w:styleId="Encabezado">
    <w:name w:val="header"/>
    <w:basedOn w:val="Normal"/>
    <w:link w:val="EncabezadoCar"/>
    <w:uiPriority w:val="99"/>
    <w:unhideWhenUsed/>
    <w:rsid w:val="00F82950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F82950"/>
    <w:rPr>
      <w:rFonts w:ascii="Arial MT" w:eastAsia="Arial MT" w:hAnsi="Arial MT" w:cs="Arial MT"/>
    </w:rPr>
  </w:style>
  <w:style w:type="paragraph" w:styleId="Piedepgina">
    <w:name w:val="footer"/>
    <w:basedOn w:val="Normal"/>
    <w:link w:val="PiedepginaCar"/>
    <w:uiPriority w:val="99"/>
    <w:unhideWhenUsed/>
    <w:rsid w:val="00F82950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F82950"/>
    <w:rPr>
      <w:rFonts w:ascii="Arial MT" w:eastAsia="Arial MT" w:hAnsi="Arial MT" w:cs="Arial MT"/>
    </w:rPr>
  </w:style>
  <w:style w:type="table" w:customStyle="1" w:styleId="Tablaconcuadrcula1">
    <w:name w:val="Tabla con cuadrícula1"/>
    <w:basedOn w:val="Tablanormal"/>
    <w:next w:val="Tablaconcuadrcula"/>
    <w:uiPriority w:val="39"/>
    <w:rsid w:val="00692788"/>
    <w:pPr>
      <w:widowControl/>
      <w:autoSpaceDE/>
      <w:autoSpaceDN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">
    <w:name w:val="Table Grid"/>
    <w:basedOn w:val="Tablanormal"/>
    <w:uiPriority w:val="39"/>
    <w:rsid w:val="0069278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vnculo">
    <w:name w:val="Hyperlink"/>
    <w:basedOn w:val="Fuentedeprrafopredeter"/>
    <w:rsid w:val="001E2B4D"/>
    <w:rPr>
      <w:color w:val="0563C1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C1125B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DF5582"/>
    <w:rPr>
      <w:color w:val="800080" w:themeColor="followedHyperlink"/>
      <w:u w:val="single"/>
    </w:rPr>
  </w:style>
  <w:style w:type="character" w:customStyle="1" w:styleId="TextoindependienteCar">
    <w:name w:val="Texto independiente Car"/>
    <w:basedOn w:val="Fuentedeprrafopredeter"/>
    <w:link w:val="Textoindependiente"/>
    <w:uiPriority w:val="1"/>
    <w:rsid w:val="00696762"/>
    <w:rPr>
      <w:rFonts w:ascii="Arial MT" w:eastAsia="Arial MT" w:hAnsi="Arial MT" w:cs="Arial MT"/>
      <w:sz w:val="14"/>
    </w:rPr>
  </w:style>
  <w:style w:type="paragraph" w:styleId="NormalWeb">
    <w:name w:val="Normal (Web)"/>
    <w:basedOn w:val="Normal"/>
    <w:uiPriority w:val="99"/>
    <w:semiHidden/>
    <w:unhideWhenUsed/>
    <w:rsid w:val="000344DB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</w:rPr>
  </w:style>
  <w:style w:type="paragraph" w:styleId="Bibliografa">
    <w:name w:val="Bibliography"/>
    <w:basedOn w:val="Normal"/>
    <w:next w:val="Normal"/>
    <w:uiPriority w:val="37"/>
    <w:unhideWhenUsed/>
    <w:rsid w:val="00445923"/>
    <w:pPr>
      <w:spacing w:line="480" w:lineRule="auto"/>
      <w:ind w:left="720" w:hanging="720"/>
    </w:pPr>
  </w:style>
  <w:style w:type="paragraph" w:customStyle="1" w:styleId="P68B1DB1-Normale1">
    <w:name w:val="P68B1DB1-Normale1"/>
    <w:basedOn w:val="Normal"/>
    <w:rPr>
      <w:rFonts w:asciiTheme="minorHAnsi" w:eastAsia="Times New Roman" w:hAnsiTheme="minorHAnsi" w:cstheme="minorHAnsi"/>
      <w:color w:val="FFFFFF"/>
      <w:sz w:val="20"/>
    </w:rPr>
  </w:style>
  <w:style w:type="paragraph" w:customStyle="1" w:styleId="P68B1DB1-Normale2">
    <w:name w:val="P68B1DB1-Normale2"/>
    <w:basedOn w:val="Normal"/>
    <w:rPr>
      <w:rFonts w:ascii="Calibri Light" w:eastAsia="Calibri" w:hAnsi="Calibri Light" w:cs="Calibri Light"/>
      <w:sz w:val="20"/>
    </w:rPr>
  </w:style>
  <w:style w:type="paragraph" w:customStyle="1" w:styleId="P68B1DB1-Normale3">
    <w:name w:val="P68B1DB1-Normale3"/>
    <w:basedOn w:val="Normal"/>
    <w:rPr>
      <w:rFonts w:asciiTheme="minorHAnsi" w:eastAsia="Times New Roman" w:hAnsiTheme="minorHAnsi" w:cstheme="minorHAnsi"/>
      <w:sz w:val="20"/>
    </w:rPr>
  </w:style>
  <w:style w:type="paragraph" w:customStyle="1" w:styleId="P68B1DB1-Normale4">
    <w:name w:val="P68B1DB1-Normale4"/>
    <w:basedOn w:val="Normal"/>
    <w:rPr>
      <w:rFonts w:ascii="Calibri Light" w:eastAsia="Times New Roman" w:hAnsi="Calibri Light" w:cs="Calibri Light"/>
      <w:sz w:val="20"/>
    </w:rPr>
  </w:style>
  <w:style w:type="paragraph" w:customStyle="1" w:styleId="P68B1DB1-Paragrafoelenco5">
    <w:name w:val="P68B1DB1-Paragrafoelenco5"/>
    <w:basedOn w:val="Prrafodelista"/>
    <w:rPr>
      <w:rFonts w:ascii="Calibri Light" w:eastAsia="Calibri" w:hAnsi="Calibri Light" w:cs="Calibri Light"/>
      <w:sz w:val="20"/>
    </w:rPr>
  </w:style>
  <w:style w:type="paragraph" w:customStyle="1" w:styleId="P68B1DB1-Paragrafoelenco6">
    <w:name w:val="P68B1DB1-Paragrafoelenco6"/>
    <w:basedOn w:val="Prrafodelista"/>
    <w:rPr>
      <w:rFonts w:ascii="Calibri Light" w:hAnsi="Calibri Light" w:cs="Calibri Light"/>
      <w:b/>
      <w:sz w:val="20"/>
    </w:rPr>
  </w:style>
  <w:style w:type="paragraph" w:customStyle="1" w:styleId="P68B1DB1-Paragrafoelenco7">
    <w:name w:val="P68B1DB1-Paragrafoelenco7"/>
    <w:basedOn w:val="Prrafodelista"/>
    <w:rPr>
      <w:rFonts w:ascii="Calibri Light" w:eastAsia="Times New Roman" w:hAnsi="Calibri Light" w:cs="Calibri Light"/>
      <w:sz w:val="20"/>
    </w:rPr>
  </w:style>
  <w:style w:type="paragraph" w:customStyle="1" w:styleId="P68B1DB1-Normale8">
    <w:name w:val="P68B1DB1-Normale8"/>
    <w:basedOn w:val="Normal"/>
    <w:rPr>
      <w:rFonts w:asciiTheme="minorHAnsi" w:eastAsia="Calibri" w:hAnsiTheme="minorHAnsi" w:cstheme="minorHAnsi"/>
      <w:sz w:val="20"/>
    </w:rPr>
  </w:style>
  <w:style w:type="paragraph" w:customStyle="1" w:styleId="P68B1DB1-Normale9">
    <w:name w:val="P68B1DB1-Normale9"/>
    <w:basedOn w:val="Normal"/>
    <w:rPr>
      <w:sz w:val="20"/>
    </w:rPr>
  </w:style>
  <w:style w:type="paragraph" w:customStyle="1" w:styleId="P68B1DB1-Normale10">
    <w:name w:val="P68B1DB1-Normale10"/>
    <w:basedOn w:val="Normal"/>
    <w:rPr>
      <w:rFonts w:ascii="Calibri Light" w:hAnsi="Calibri Light" w:cs="Calibri Light"/>
      <w:b/>
      <w:sz w:val="20"/>
    </w:rPr>
  </w:style>
  <w:style w:type="paragraph" w:customStyle="1" w:styleId="P68B1DB1-Normale11">
    <w:name w:val="P68B1DB1-Normale11"/>
    <w:basedOn w:val="Normal"/>
    <w:rPr>
      <w:rFonts w:ascii="Calibri Light" w:hAnsi="Calibri Light" w:cs="Calibri Light"/>
      <w:sz w:val="20"/>
    </w:rPr>
  </w:style>
  <w:style w:type="paragraph" w:customStyle="1" w:styleId="P68B1DB1-Normale12">
    <w:name w:val="P68B1DB1-Normale12"/>
    <w:basedOn w:val="Normal"/>
    <w:rPr>
      <w:rFonts w:ascii="Calibri Light" w:eastAsia="Calibri" w:hAnsi="Calibri Light" w:cs="Calibri Light"/>
      <w:color w:val="00B050"/>
      <w:sz w:val="20"/>
    </w:rPr>
  </w:style>
  <w:style w:type="paragraph" w:customStyle="1" w:styleId="P68B1DB1-Normale13">
    <w:name w:val="P68B1DB1-Normale13"/>
    <w:basedOn w:val="Normal"/>
    <w:rPr>
      <w:rFonts w:ascii="Calibri Light" w:eastAsia="Calibri" w:hAnsi="Calibri Light" w:cs="Calibri Light"/>
      <w:b/>
      <w:sz w:val="20"/>
    </w:rPr>
  </w:style>
  <w:style w:type="paragraph" w:customStyle="1" w:styleId="P68B1DB1-Normale14">
    <w:name w:val="P68B1DB1-Normale14"/>
    <w:basedOn w:val="Normal"/>
    <w:rPr>
      <w:rFonts w:asciiTheme="minorHAnsi" w:eastAsia="Calibri" w:hAnsiTheme="minorHAnsi" w:cstheme="minorHAnsi"/>
      <w:color w:val="FFFFFF"/>
      <w:sz w:val="20"/>
    </w:rPr>
  </w:style>
  <w:style w:type="paragraph" w:customStyle="1" w:styleId="P68B1DB1-Bibliografia15">
    <w:name w:val="P68B1DB1-Bibliografia15"/>
    <w:basedOn w:val="Bibliografa"/>
    <w:rPr>
      <w:rFonts w:ascii="Calibri Light" w:hAnsi="Calibri Light" w:cs="Calibri Light"/>
      <w:sz w:val="20"/>
    </w:rPr>
  </w:style>
  <w:style w:type="paragraph" w:customStyle="1" w:styleId="P68B1DB1-Corpotesto16">
    <w:name w:val="P68B1DB1-Corpotesto16"/>
    <w:basedOn w:val="Textoindependiente"/>
    <w:rPr>
      <w:b/>
    </w:rPr>
  </w:style>
  <w:style w:type="paragraph" w:customStyle="1" w:styleId="P68B1DB1-Titolo17">
    <w:name w:val="P68B1DB1-Titolo17"/>
    <w:basedOn w:val="Ttulo"/>
    <w:rPr>
      <w:rFonts w:asciiTheme="minorHAnsi" w:hAnsiTheme="minorHAnsi" w:cstheme="minorHAnsi"/>
    </w:rPr>
  </w:style>
  <w:style w:type="paragraph" w:customStyle="1" w:styleId="P68B1DB1-Corpotesto18">
    <w:name w:val="P68B1DB1-Corpotesto18"/>
    <w:basedOn w:val="Textoindependiente"/>
    <w:rPr>
      <w:rFonts w:asciiTheme="minorHAnsi" w:hAnsiTheme="minorHAnsi" w:cstheme="minorHAns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80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3659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01871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57351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7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98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9327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96249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93451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099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7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8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03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41078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17152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31802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294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30856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4849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14133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88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38148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9291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81039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39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57865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45557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70308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13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37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8063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38723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04046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649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05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892043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17034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08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1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5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75752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650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95287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552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4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2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35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9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3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1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61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44633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8840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85469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5211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552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46754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75904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25804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41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80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673803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4332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43574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04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611693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9313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588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08599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6693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90628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692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9418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46709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15778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570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3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30577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03607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94319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580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95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4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8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879166">
          <w:marLeft w:val="547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505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102897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78407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71400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88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74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6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72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88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00240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14563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30179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hyperlink" Target="https://docs.google.com/" TargetMode="External"/></Relationships>
</file>

<file path=word/_rels/footer1.xml.rels><?xml version="1.0" encoding="UTF-8" standalone="yes"?>
<Relationships xmlns="http://schemas.openxmlformats.org/package/2006/relationships"><Relationship Id="rId8" Type="http://schemas.openxmlformats.org/officeDocument/2006/relationships/image" Target="media/image9.png"/><Relationship Id="rId13" Type="http://schemas.openxmlformats.org/officeDocument/2006/relationships/image" Target="media/image14.png"/><Relationship Id="rId3" Type="http://schemas.openxmlformats.org/officeDocument/2006/relationships/image" Target="media/image4.png"/><Relationship Id="rId7" Type="http://schemas.openxmlformats.org/officeDocument/2006/relationships/image" Target="media/image8.png"/><Relationship Id="rId12" Type="http://schemas.openxmlformats.org/officeDocument/2006/relationships/image" Target="media/image13.png"/><Relationship Id="rId2" Type="http://schemas.openxmlformats.org/officeDocument/2006/relationships/image" Target="media/image3.png"/><Relationship Id="rId1" Type="http://schemas.openxmlformats.org/officeDocument/2006/relationships/image" Target="media/image2.png"/><Relationship Id="rId6" Type="http://schemas.openxmlformats.org/officeDocument/2006/relationships/image" Target="media/image7.png"/><Relationship Id="rId11" Type="http://schemas.openxmlformats.org/officeDocument/2006/relationships/image" Target="media/image12.png"/><Relationship Id="rId5" Type="http://schemas.openxmlformats.org/officeDocument/2006/relationships/image" Target="media/image6.png"/><Relationship Id="rId15" Type="http://schemas.openxmlformats.org/officeDocument/2006/relationships/image" Target="media/image16.png"/><Relationship Id="rId10" Type="http://schemas.openxmlformats.org/officeDocument/2006/relationships/image" Target="media/image11.png"/><Relationship Id="rId4" Type="http://schemas.openxmlformats.org/officeDocument/2006/relationships/image" Target="media/image5.png"/><Relationship Id="rId9" Type="http://schemas.openxmlformats.org/officeDocument/2006/relationships/image" Target="media/image10.png"/><Relationship Id="rId14" Type="http://schemas.openxmlformats.org/officeDocument/2006/relationships/image" Target="media/image15.png"/></Relationships>
</file>

<file path=word/_rels/header1.xml.rels><?xml version="1.0" encoding="UTF-8" standalone="yes"?>
<Relationships xmlns="http://schemas.openxmlformats.org/package/2006/relationships"><Relationship Id="rId8" Type="http://schemas.openxmlformats.org/officeDocument/2006/relationships/image" Target="media/image8.png"/><Relationship Id="rId13" Type="http://schemas.openxmlformats.org/officeDocument/2006/relationships/image" Target="media/image13.png"/><Relationship Id="rId3" Type="http://schemas.openxmlformats.org/officeDocument/2006/relationships/image" Target="media/image3.png"/><Relationship Id="rId7" Type="http://schemas.openxmlformats.org/officeDocument/2006/relationships/image" Target="media/image7.png"/><Relationship Id="rId12" Type="http://schemas.openxmlformats.org/officeDocument/2006/relationships/image" Target="media/image12.png"/><Relationship Id="rId2" Type="http://schemas.openxmlformats.org/officeDocument/2006/relationships/image" Target="media/image2.png"/><Relationship Id="rId1" Type="http://schemas.openxmlformats.org/officeDocument/2006/relationships/image" Target="media/image1.jpeg"/><Relationship Id="rId6" Type="http://schemas.openxmlformats.org/officeDocument/2006/relationships/image" Target="media/image6.png"/><Relationship Id="rId11" Type="http://schemas.openxmlformats.org/officeDocument/2006/relationships/image" Target="media/image11.png"/><Relationship Id="rId5" Type="http://schemas.openxmlformats.org/officeDocument/2006/relationships/image" Target="media/image5.png"/><Relationship Id="rId15" Type="http://schemas.openxmlformats.org/officeDocument/2006/relationships/image" Target="media/image15.png"/><Relationship Id="rId10" Type="http://schemas.openxmlformats.org/officeDocument/2006/relationships/image" Target="media/image10.png"/><Relationship Id="rId4" Type="http://schemas.openxmlformats.org/officeDocument/2006/relationships/image" Target="media/image4.png"/><Relationship Id="rId9" Type="http://schemas.openxmlformats.org/officeDocument/2006/relationships/image" Target="media/image9.png"/><Relationship Id="rId14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BAC3933FF638134982C56DFF735A4D6B" ma:contentTypeVersion="3" ma:contentTypeDescription="Opret et nyt dokument." ma:contentTypeScope="" ma:versionID="b322822f4380a6dfdec70130fb17e3b8">
  <xsd:schema xmlns:xsd="http://www.w3.org/2001/XMLSchema" xmlns:xs="http://www.w3.org/2001/XMLSchema" xmlns:p="http://schemas.microsoft.com/office/2006/metadata/properties" xmlns:ns2="190d8079-725b-46f9-af06-2d9aab7f30cf" targetNamespace="http://schemas.microsoft.com/office/2006/metadata/properties" ma:root="true" ma:fieldsID="f1b61bf9aef2468cc6573d61ced0cf4a" ns2:_="">
    <xsd:import namespace="190d8079-725b-46f9-af06-2d9aab7f30c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90d8079-725b-46f9-af06-2d9aab7f30c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dhol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143F745-3600-4F8D-840C-2F9415A906E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0577002-D72A-440D-9120-11590FD4D77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90d8079-725b-46f9-af06-2d9aab7f30c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040</Words>
  <Characters>5933</Characters>
  <Application>Microsoft Office Word</Application>
  <DocSecurity>0</DocSecurity>
  <Lines>49</Lines>
  <Paragraphs>1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gia Pignat</dc:creator>
  <cp:lastModifiedBy>Miriam Internet Web Solutions</cp:lastModifiedBy>
  <cp:revision>70</cp:revision>
  <dcterms:created xsi:type="dcterms:W3CDTF">2022-09-02T13:26:00Z</dcterms:created>
  <dcterms:modified xsi:type="dcterms:W3CDTF">2023-03-29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HfAlULUX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